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sidRPr="006228EC">
        <w:rPr>
          <w:rStyle w:val="FootnoteReference"/>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6228EC">
        <w:rPr>
          <w:rStyle w:val="FootnoteReference"/>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6228EC">
        <w:rPr>
          <w:rStyle w:val="FootnoteReference"/>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6228EC">
        <w:rPr>
          <w:rStyle w:val="FootnoteReference"/>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6228EC">
        <w:rPr>
          <w:rStyle w:val="FootnoteReference"/>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6228EC">
        <w:rPr>
          <w:rStyle w:val="FootnoteReference"/>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6228EC">
        <w:rPr>
          <w:rStyle w:val="FootnoteReference"/>
          <w:rFonts w:eastAsiaTheme="minorEastAsia"/>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6228EC">
        <w:rPr>
          <w:rStyle w:val="FootnoteReference"/>
          <w:rFonts w:eastAsiaTheme="minorEastAsia"/>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6228EC">
        <w:rPr>
          <w:rStyle w:val="FootnoteReference"/>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6228EC">
        <w:rPr>
          <w:rStyle w:val="FootnoteReference"/>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6228EC">
        <w:rPr>
          <w:rStyle w:val="FootnoteReference"/>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6228EC">
        <w:rPr>
          <w:rStyle w:val="FootnoteReference"/>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6228EC">
        <w:rPr>
          <w:rStyle w:val="FootnoteReference"/>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6228EC">
        <w:rPr>
          <w:rStyle w:val="FootnoteReference"/>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6228EC">
        <w:rPr>
          <w:rStyle w:val="FootnoteReference"/>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6228EC">
        <w:rPr>
          <w:rStyle w:val="FootnoteReference"/>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6228EC">
        <w:rPr>
          <w:rStyle w:val="FootnoteReference"/>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6228EC">
        <w:rPr>
          <w:rStyle w:val="FootnoteReference"/>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6228EC">
        <w:rPr>
          <w:rStyle w:val="FootnoteReference"/>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6228EC">
        <w:rPr>
          <w:rStyle w:val="FootnoteReference"/>
        </w:rPr>
        <w:footnoteReference w:id="20"/>
      </w:r>
      <w:r w:rsidR="00347D38" w:rsidRPr="006228EC">
        <w:rPr>
          <w:rStyle w:val="FootnoteReference"/>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6228EC">
        <w:rPr>
          <w:rStyle w:val="FootnoteReference"/>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6228EC">
        <w:rPr>
          <w:rStyle w:val="FootnoteReference"/>
        </w:rPr>
        <w:footnoteReference w:id="23"/>
      </w:r>
      <w:r w:rsidR="003F18D5" w:rsidRPr="006228EC">
        <w:rPr>
          <w:rStyle w:val="FootnoteReference"/>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sidRPr="006228EC">
        <w:rPr>
          <w:rStyle w:val="FootnoteReference"/>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sidRPr="006228EC">
        <w:rPr>
          <w:rStyle w:val="FootnoteReference"/>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sidRPr="006228EC">
        <w:rPr>
          <w:rStyle w:val="FootnoteReference"/>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 Termination: All transactions terminate. </w:t>
      </w:r>
      <w:r w:rsidRPr="006228EC">
        <w:rPr>
          <w:rStyle w:val="FootnoteReference"/>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sidRPr="006228EC">
        <w:rPr>
          <w:rStyle w:val="FootnoteReference"/>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w:t>
      </w:r>
      <w:proofErr w:type="spellStart"/>
      <w:r>
        <w:rPr>
          <w:rFonts w:asciiTheme="minorHAnsi" w:hAnsiTheme="minorHAnsi" w:cstheme="minorHAnsi"/>
        </w:rPr>
        <w:t>Hackernoon</w:t>
      </w:r>
      <w:proofErr w:type="spellEnd"/>
      <w:r>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sidRPr="006228EC">
        <w:rPr>
          <w:rStyle w:val="FootnoteReference"/>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sidRPr="006228EC">
        <w:rPr>
          <w:rStyle w:val="FootnoteReference"/>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sidRPr="006228EC">
        <w:rPr>
          <w:rStyle w:val="FootnoteReference"/>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sidRPr="006228EC">
        <w:rPr>
          <w:rStyle w:val="FootnoteReference"/>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 giving no specification for </w:t>
      </w:r>
      <w:r w:rsidR="006D6CAE">
        <w:rPr>
          <w:rFonts w:asciiTheme="minorHAnsi" w:hAnsiTheme="minorHAnsi" w:cstheme="minorHAnsi"/>
        </w:rPr>
        <w:t>how long until the data replicas’ state converges.</w:t>
      </w:r>
      <w:r w:rsidRPr="006228EC">
        <w:rPr>
          <w:rStyle w:val="FootnoteReference"/>
        </w:rPr>
        <w:footnoteReference w:id="34"/>
      </w:r>
      <w:r w:rsidR="006D6CAE">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76041205" w14:textId="12D77705" w:rsidR="00D3317B"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w:t>
      </w:r>
      <w:r w:rsidR="00151CA1">
        <w:rPr>
          <w:rFonts w:asciiTheme="minorHAnsi" w:hAnsiTheme="minorHAnsi" w:cstheme="minorHAnsi"/>
        </w:rPr>
        <w:t>.</w:t>
      </w:r>
      <w:r w:rsidRPr="00B24B07">
        <w:rPr>
          <w:rFonts w:asciiTheme="minorHAnsi" w:hAnsiTheme="minorHAnsi" w:cstheme="minorHAnsi"/>
        </w:rPr>
        <w:t xml:space="preserve"> </w:t>
      </w:r>
      <w:r w:rsidRPr="006228EC">
        <w:rPr>
          <w:rStyle w:val="FootnoteReference"/>
        </w:rPr>
        <w:footnoteReference w:id="35"/>
      </w:r>
      <w:r w:rsidRPr="006228EC">
        <w:rPr>
          <w:rStyle w:val="FootnoteReference"/>
        </w:rPr>
        <w:footnoteReference w:id="36"/>
      </w:r>
      <w:r w:rsidR="00BE05CB">
        <w:rPr>
          <w:rFonts w:asciiTheme="minorHAnsi" w:hAnsiTheme="minorHAnsi" w:cstheme="minorHAnsi"/>
        </w:rPr>
        <w:t xml:space="preserve"> </w:t>
      </w:r>
      <w:r w:rsidR="004904E4">
        <w:rPr>
          <w:rFonts w:asciiTheme="minorHAnsi" w:hAnsiTheme="minorHAnsi" w:cstheme="minorHAnsi"/>
        </w:rPr>
        <w:t>CRDT’s are distributed datatypes that allow replicas of the CRDT instance to diverge in their state and guarantees all replicas will eventually converge to the same final state.</w:t>
      </w:r>
      <w:r w:rsidR="00392A20" w:rsidRPr="006228EC">
        <w:rPr>
          <w:rStyle w:val="FootnoteReference"/>
        </w:rPr>
        <w:footnoteReference w:id="37"/>
      </w:r>
      <w:r w:rsidR="004904E4">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w:t>
      </w:r>
      <w:r w:rsidR="003F43E8">
        <w:rPr>
          <w:rFonts w:asciiTheme="minorHAnsi" w:hAnsiTheme="minorHAnsi" w:cstheme="minorHAnsi"/>
        </w:rPr>
        <w:t>CRDT’s “don’t require exclusive write access and are able to detect concurrent updates and perform deterministic, automatic conflict resolution</w:t>
      </w:r>
      <w:r w:rsidR="002F4524">
        <w:rPr>
          <w:rFonts w:asciiTheme="minorHAnsi" w:hAnsiTheme="minorHAnsi" w:cstheme="minorHAnsi"/>
        </w:rPr>
        <w:t>.</w:t>
      </w:r>
      <w:r w:rsidR="003F43E8">
        <w:rPr>
          <w:rFonts w:asciiTheme="minorHAnsi" w:hAnsiTheme="minorHAnsi" w:cstheme="minorHAnsi"/>
        </w:rPr>
        <w:t>”</w:t>
      </w:r>
      <w:r w:rsidR="003F43E8" w:rsidRPr="006228EC">
        <w:rPr>
          <w:rStyle w:val="FootnoteReference"/>
        </w:rPr>
        <w:footnoteReference w:id="38"/>
      </w:r>
      <w:r w:rsidR="00D73607">
        <w:rPr>
          <w:rFonts w:asciiTheme="minorHAnsi" w:hAnsiTheme="minorHAnsi" w:cstheme="minorHAnsi"/>
        </w:rPr>
        <w:t xml:space="preserve"> </w:t>
      </w:r>
      <w:r w:rsidR="00CA3784">
        <w:rPr>
          <w:rFonts w:asciiTheme="minorHAnsi" w:hAnsiTheme="minorHAnsi" w:cstheme="minorHAnsi"/>
        </w:rPr>
        <w:t xml:space="preserve">It’s not that conflicts never occur, </w:t>
      </w:r>
      <w:proofErr w:type="spellStart"/>
      <w:r w:rsidR="00CA3784">
        <w:rPr>
          <w:rFonts w:asciiTheme="minorHAnsi" w:hAnsiTheme="minorHAnsi" w:cstheme="minorHAnsi"/>
        </w:rPr>
        <w:t>its</w:t>
      </w:r>
      <w:proofErr w:type="spellEnd"/>
      <w:r w:rsidR="00CA3784">
        <w:rPr>
          <w:rFonts w:asciiTheme="minorHAnsi" w:hAnsiTheme="minorHAnsi" w:cstheme="minorHAnsi"/>
        </w:rPr>
        <w:t xml:space="preserve"> that the replica can deterministically resolve the conflict without external information and every replica will resolve the conflict in the same way. </w:t>
      </w:r>
      <w:r w:rsidR="00CA3784" w:rsidRPr="006228EC">
        <w:rPr>
          <w:rStyle w:val="FootnoteReference"/>
        </w:rPr>
        <w:footnoteReference w:id="39"/>
      </w:r>
      <w:r w:rsidR="002D4595" w:rsidRPr="006228EC">
        <w:rPr>
          <w:rStyle w:val="FootnoteReference"/>
        </w:rPr>
        <w:footnoteReference w:id="40"/>
      </w:r>
      <w:r w:rsidR="002B6BC3">
        <w:rPr>
          <w:rFonts w:asciiTheme="minorHAnsi" w:hAnsiTheme="minorHAnsi" w:cstheme="minorHAnsi"/>
        </w:rPr>
        <w:t xml:space="preserve"> </w:t>
      </w:r>
      <w:r w:rsidR="00D3317B">
        <w:rPr>
          <w:rFonts w:asciiTheme="minorHAnsi" w:hAnsiTheme="minorHAnsi" w:cstheme="minorHAnsi"/>
        </w:rPr>
        <w:t xml:space="preserve">Deterministic conflict resolution is possible due to metadata stored in the structure of the datatype. </w:t>
      </w:r>
      <w:r w:rsidR="00036E04">
        <w:rPr>
          <w:rFonts w:asciiTheme="minorHAnsi" w:hAnsiTheme="minorHAnsi" w:cstheme="minorHAnsi"/>
        </w:rPr>
        <w:t xml:space="preserve">The two categories of CRDT’s, state-based (convergent) data types and operation-based (commutative) data types, differ in how they store this extra metadata. As you might have guessed, </w:t>
      </w:r>
      <w:r w:rsidR="00604DA5">
        <w:rPr>
          <w:rFonts w:asciiTheme="minorHAnsi" w:hAnsiTheme="minorHAnsi" w:cstheme="minorHAnsi"/>
        </w:rPr>
        <w:t xml:space="preserve">state-based data types </w:t>
      </w:r>
      <w:r w:rsidR="00A53EDE">
        <w:rPr>
          <w:rFonts w:asciiTheme="minorHAnsi" w:hAnsiTheme="minorHAnsi" w:cstheme="minorHAnsi"/>
        </w:rPr>
        <w:t xml:space="preserve">encapsulate this metadata as part of the data structure itself whereas operation-based data types rely on more heavily on the replication protocol. </w:t>
      </w:r>
      <w:r w:rsidR="00E760EC" w:rsidRPr="006228EC">
        <w:rPr>
          <w:rStyle w:val="FootnoteReference"/>
        </w:rPr>
        <w:footnoteReference w:id="41"/>
      </w:r>
    </w:p>
    <w:p w14:paraId="12812E22" w14:textId="77777777" w:rsidR="00D3317B" w:rsidRDefault="00D3317B" w:rsidP="00A447A3">
      <w:pPr>
        <w:rPr>
          <w:rFonts w:asciiTheme="minorHAnsi" w:hAnsiTheme="minorHAnsi" w:cstheme="minorHAnsi"/>
        </w:rPr>
      </w:pPr>
    </w:p>
    <w:p w14:paraId="1F06D29A" w14:textId="5E2CC082" w:rsidR="00D505D0" w:rsidRDefault="002B6BC3" w:rsidP="00A447A3">
      <w:pPr>
        <w:rPr>
          <w:rFonts w:asciiTheme="minorHAnsi" w:hAnsiTheme="minorHAnsi" w:cstheme="minorHAnsi"/>
        </w:rPr>
      </w:pPr>
      <w:r>
        <w:rPr>
          <w:rFonts w:asciiTheme="minorHAnsi" w:hAnsiTheme="minorHAnsi" w:cstheme="minorHAnsi"/>
        </w:rPr>
        <w:t>As all good things do, this ability comes with a tradeoff – CRDT’s can only service simple</w:t>
      </w:r>
      <w:r w:rsidR="00743258">
        <w:rPr>
          <w:rFonts w:asciiTheme="minorHAnsi" w:hAnsiTheme="minorHAnsi" w:cstheme="minorHAnsi"/>
        </w:rPr>
        <w:t>,</w:t>
      </w:r>
      <w:r>
        <w:rPr>
          <w:rFonts w:asciiTheme="minorHAnsi" w:hAnsiTheme="minorHAnsi" w:cstheme="minorHAnsi"/>
        </w:rPr>
        <w:t xml:space="preserve"> locally verifiable invariants.</w:t>
      </w:r>
      <w:r w:rsidR="000B66CF">
        <w:rPr>
          <w:rFonts w:asciiTheme="minorHAnsi" w:hAnsiTheme="minorHAnsi" w:cstheme="minorHAnsi"/>
        </w:rPr>
        <w:t xml:space="preserve"> </w:t>
      </w:r>
      <w:r w:rsidR="000B66CF" w:rsidRPr="006228EC">
        <w:rPr>
          <w:rStyle w:val="FootnoteReference"/>
        </w:rPr>
        <w:footnoteReference w:id="42"/>
      </w:r>
      <w:r w:rsidR="00D505D0">
        <w:rPr>
          <w:rFonts w:asciiTheme="minorHAnsi" w:hAnsiTheme="minorHAnsi" w:cstheme="minorHAnsi"/>
        </w:rPr>
        <w:t xml:space="preserve"> “CRDTs come in two flavors: state-based, where a state is changed locally and shipped and merged into other replicas; operation-based, where operations are issued locally and … broadcast to all other replicas.</w:t>
      </w:r>
      <w:r w:rsidR="00B42DFF">
        <w:rPr>
          <w:rFonts w:asciiTheme="minorHAnsi" w:hAnsiTheme="minorHAnsi" w:cstheme="minorHAnsi"/>
        </w:rPr>
        <w:t>”</w:t>
      </w:r>
      <w:r w:rsidR="00951047">
        <w:rPr>
          <w:rFonts w:asciiTheme="minorHAnsi" w:hAnsiTheme="minorHAnsi" w:cstheme="minorHAnsi"/>
        </w:rPr>
        <w:t xml:space="preserve"> </w:t>
      </w:r>
      <w:r w:rsidR="00951047" w:rsidRPr="006228EC">
        <w:rPr>
          <w:rStyle w:val="FootnoteReference"/>
        </w:rPr>
        <w:footnoteReference w:id="43"/>
      </w:r>
      <w:r w:rsidR="008A0394">
        <w:rPr>
          <w:rFonts w:asciiTheme="minorHAnsi" w:hAnsiTheme="minorHAnsi" w:cstheme="minorHAnsi"/>
        </w:rPr>
        <w:t xml:space="preserve"> The fundamental difference is how an update to one replica is shared with the others – is it incorporated into </w:t>
      </w:r>
      <w:proofErr w:type="gramStart"/>
      <w:r w:rsidR="008A0394">
        <w:rPr>
          <w:rFonts w:asciiTheme="minorHAnsi" w:hAnsiTheme="minorHAnsi" w:cstheme="minorHAnsi"/>
        </w:rPr>
        <w:t>a the</w:t>
      </w:r>
      <w:proofErr w:type="gramEnd"/>
      <w:r w:rsidR="008A0394">
        <w:rPr>
          <w:rFonts w:asciiTheme="minorHAnsi" w:hAnsiTheme="minorHAnsi" w:cstheme="minorHAnsi"/>
        </w:rPr>
        <w:t xml:space="preserve"> replica’s state and merged into the state of other replicas, or is it sent as an update transaction the each replica individually applies to its own state. </w:t>
      </w:r>
      <w:r w:rsidR="008A0394" w:rsidRPr="006228EC">
        <w:rPr>
          <w:rStyle w:val="FootnoteReference"/>
        </w:rPr>
        <w:footnoteReference w:id="44"/>
      </w:r>
      <w:r w:rsidR="008A0394">
        <w:rPr>
          <w:rFonts w:asciiTheme="minorHAnsi" w:hAnsiTheme="minorHAnsi" w:cstheme="minorHAnsi"/>
        </w:rPr>
        <w:t xml:space="preserve"> </w:t>
      </w:r>
    </w:p>
    <w:p w14:paraId="2C5B779B" w14:textId="4C084482" w:rsidR="00131ED1" w:rsidRDefault="00131ED1" w:rsidP="00A447A3">
      <w:pPr>
        <w:rPr>
          <w:rFonts w:asciiTheme="minorHAnsi" w:hAnsiTheme="minorHAnsi" w:cstheme="minorHAnsi"/>
        </w:rPr>
      </w:pPr>
    </w:p>
    <w:p w14:paraId="6CF4B32D" w14:textId="2A56908E" w:rsidR="00D3317B" w:rsidRDefault="00131ED1" w:rsidP="00A447A3">
      <w:pPr>
        <w:rPr>
          <w:rFonts w:asciiTheme="minorHAnsi" w:hAnsiTheme="minorHAnsi" w:cstheme="minorHAnsi"/>
          <w:b/>
          <w:bCs/>
        </w:rPr>
      </w:pPr>
      <w:r>
        <w:rPr>
          <w:rFonts w:asciiTheme="minorHAnsi" w:hAnsiTheme="minorHAnsi" w:cstheme="minorHAnsi"/>
          <w:b/>
          <w:bCs/>
        </w:rPr>
        <w:t>State-based Convergent Replicated Data Type (</w:t>
      </w:r>
      <w:proofErr w:type="spellStart"/>
      <w:r>
        <w:rPr>
          <w:rFonts w:asciiTheme="minorHAnsi" w:hAnsiTheme="minorHAnsi" w:cstheme="minorHAnsi"/>
          <w:b/>
          <w:bCs/>
        </w:rPr>
        <w:t>CvRDT</w:t>
      </w:r>
      <w:proofErr w:type="spellEnd"/>
      <w:r>
        <w:rPr>
          <w:rFonts w:asciiTheme="minorHAnsi" w:hAnsiTheme="minorHAnsi" w:cstheme="minorHAnsi"/>
          <w:b/>
          <w:bCs/>
        </w:rPr>
        <w:t>)</w:t>
      </w:r>
    </w:p>
    <w:p w14:paraId="55F472EC" w14:textId="64A9B213" w:rsidR="00916840" w:rsidRDefault="00916840" w:rsidP="00A447A3">
      <w:pPr>
        <w:rPr>
          <w:rFonts w:asciiTheme="minorHAnsi" w:hAnsiTheme="minorHAnsi" w:cstheme="minorHAnsi"/>
          <w:b/>
          <w:bCs/>
        </w:rPr>
      </w:pPr>
    </w:p>
    <w:p w14:paraId="29525A45" w14:textId="57B78413" w:rsidR="00916840" w:rsidRDefault="00824B73" w:rsidP="00A447A3">
      <w:pPr>
        <w:rPr>
          <w:rFonts w:asciiTheme="minorHAnsi" w:hAnsiTheme="minorHAnsi" w:cstheme="minorHAnsi"/>
        </w:rPr>
      </w:pPr>
      <w:proofErr w:type="spellStart"/>
      <w:r>
        <w:rPr>
          <w:rFonts w:asciiTheme="minorHAnsi" w:hAnsiTheme="minorHAnsi" w:cstheme="minorHAnsi"/>
        </w:rPr>
        <w:t>Baquero</w:t>
      </w:r>
      <w:proofErr w:type="spellEnd"/>
      <w:r>
        <w:rPr>
          <w:rFonts w:asciiTheme="minorHAnsi" w:hAnsiTheme="minorHAnsi" w:cstheme="minorHAnsi"/>
        </w:rPr>
        <w:t xml:space="preserve"> et al. </w:t>
      </w:r>
      <w:r w:rsidR="00E313C7">
        <w:rPr>
          <w:rFonts w:asciiTheme="minorHAnsi" w:hAnsiTheme="minorHAnsi" w:cstheme="minorHAnsi"/>
        </w:rPr>
        <w:t xml:space="preserve">eloquently describe how </w:t>
      </w:r>
      <w:proofErr w:type="gramStart"/>
      <w:r w:rsidR="00E313C7">
        <w:rPr>
          <w:rFonts w:asciiTheme="minorHAnsi" w:hAnsiTheme="minorHAnsi" w:cstheme="minorHAnsi"/>
        </w:rPr>
        <w:t>state-based</w:t>
      </w:r>
      <w:proofErr w:type="gramEnd"/>
      <w:r w:rsidR="00E313C7">
        <w:rPr>
          <w:rFonts w:asciiTheme="minorHAnsi" w:hAnsiTheme="minorHAnsi" w:cstheme="minorHAnsi"/>
        </w:rPr>
        <w:t xml:space="preserve"> CRDT’s guarantee eventual convergence. They state, </w:t>
      </w:r>
      <w:r>
        <w:rPr>
          <w:rFonts w:asciiTheme="minorHAnsi" w:hAnsiTheme="minorHAnsi" w:cstheme="minorHAnsi"/>
        </w:rPr>
        <w:t xml:space="preserve">“In a state-based design an operation is only executed on the local replica state. A </w:t>
      </w:r>
      <w:r>
        <w:rPr>
          <w:rFonts w:asciiTheme="minorHAnsi" w:hAnsiTheme="minorHAnsi" w:cstheme="minorHAnsi"/>
        </w:rPr>
        <w:lastRenderedPageBreak/>
        <w:t xml:space="preserve">replica </w:t>
      </w:r>
      <w:proofErr w:type="spellStart"/>
      <w:r>
        <w:rPr>
          <w:rFonts w:asciiTheme="minorHAnsi" w:hAnsiTheme="minorHAnsi" w:cstheme="minorHAnsi"/>
        </w:rPr>
        <w:t>propgates</w:t>
      </w:r>
      <w:proofErr w:type="spellEnd"/>
      <w:r>
        <w:rPr>
          <w:rFonts w:asciiTheme="minorHAnsi" w:hAnsiTheme="minorHAnsi" w:cstheme="minorHAnsi"/>
        </w:rPr>
        <w:t xml:space="preserve"> its local changes to other replicas through shipping its entire state. A received state is incorporated with the local state via a merge function that, deterministically, reconciles the merged states.”</w:t>
      </w:r>
      <w:r w:rsidR="004A4210" w:rsidRPr="006228EC">
        <w:rPr>
          <w:rStyle w:val="FootnoteReference"/>
        </w:rPr>
        <w:footnoteReference w:id="45"/>
      </w:r>
      <w:r w:rsidR="00D77198" w:rsidRPr="006228EC">
        <w:rPr>
          <w:rStyle w:val="FootnoteReference"/>
        </w:rPr>
        <w:footnoteReference w:id="46"/>
      </w:r>
      <w:r w:rsidR="00FF0A12" w:rsidRPr="006228EC">
        <w:rPr>
          <w:rStyle w:val="FootnoteReference"/>
        </w:rPr>
        <w:footnoteReference w:id="47"/>
      </w:r>
      <w:r w:rsidR="00F64902" w:rsidRPr="006228EC">
        <w:rPr>
          <w:rStyle w:val="FootnoteReference"/>
        </w:rPr>
        <w:footnoteReference w:id="48"/>
      </w:r>
      <w:r w:rsidR="00124C08">
        <w:rPr>
          <w:rFonts w:asciiTheme="minorHAnsi" w:hAnsiTheme="minorHAnsi" w:cstheme="minorHAnsi"/>
        </w:rPr>
        <w:t xml:space="preserve"> </w:t>
      </w:r>
    </w:p>
    <w:p w14:paraId="6BFA6CD7" w14:textId="21C758B5" w:rsidR="009C26F2" w:rsidRDefault="009C26F2" w:rsidP="00A447A3">
      <w:pPr>
        <w:rPr>
          <w:rFonts w:asciiTheme="minorHAnsi" w:hAnsiTheme="minorHAnsi" w:cstheme="minorHAnsi"/>
        </w:rPr>
      </w:pPr>
    </w:p>
    <w:p w14:paraId="77A2ED18" w14:textId="501799B0" w:rsidR="009C26F2" w:rsidRDefault="00760A45" w:rsidP="00A447A3">
      <w:pPr>
        <w:rPr>
          <w:rFonts w:asciiTheme="minorHAnsi" w:hAnsiTheme="minorHAnsi" w:cstheme="minorHAnsi"/>
        </w:rPr>
      </w:pPr>
      <w:r>
        <w:rPr>
          <w:rFonts w:asciiTheme="minorHAnsi" w:hAnsiTheme="minorHAnsi" w:cstheme="minorHAnsi"/>
        </w:rPr>
        <w:t xml:space="preserve">With this </w:t>
      </w:r>
      <w:r w:rsidR="00FA1751">
        <w:rPr>
          <w:rFonts w:asciiTheme="minorHAnsi" w:hAnsiTheme="minorHAnsi" w:cstheme="minorHAnsi"/>
        </w:rPr>
        <w:t>basic understanding of state-based conflict free replicated data types, let’s</w:t>
      </w:r>
      <w:r w:rsidR="009C26F2">
        <w:rPr>
          <w:rFonts w:asciiTheme="minorHAnsi" w:hAnsiTheme="minorHAnsi" w:cstheme="minorHAnsi"/>
        </w:rPr>
        <w:t xml:space="preserve"> </w:t>
      </w:r>
      <w:r w:rsidR="00FA1751">
        <w:rPr>
          <w:rFonts w:asciiTheme="minorHAnsi" w:hAnsiTheme="minorHAnsi" w:cstheme="minorHAnsi"/>
        </w:rPr>
        <w:t>start to</w:t>
      </w:r>
      <w:r w:rsidR="009C26F2">
        <w:rPr>
          <w:rFonts w:asciiTheme="minorHAnsi" w:hAnsiTheme="minorHAnsi" w:cstheme="minorHAnsi"/>
        </w:rPr>
        <w:t xml:space="preserve"> formalize. </w:t>
      </w:r>
    </w:p>
    <w:p w14:paraId="59ACD2F2" w14:textId="7A256D2A" w:rsidR="00D3317B" w:rsidRDefault="00D3317B" w:rsidP="00A447A3">
      <w:pPr>
        <w:rPr>
          <w:rFonts w:asciiTheme="minorHAnsi" w:hAnsiTheme="minorHAnsi" w:cstheme="minorHAnsi"/>
        </w:rPr>
      </w:pPr>
    </w:p>
    <w:p w14:paraId="11655645" w14:textId="1B68EE9D" w:rsidR="00F54A2C" w:rsidRDefault="008E50D0" w:rsidP="00A447A3">
      <w:pPr>
        <w:rPr>
          <w:rFonts w:asciiTheme="minorHAnsi" w:hAnsiTheme="minorHAnsi" w:cstheme="minorHAnsi"/>
        </w:rPr>
      </w:pPr>
      <w:r w:rsidRPr="0002343E">
        <w:rPr>
          <w:rFonts w:asciiTheme="minorHAnsi" w:hAnsiTheme="minorHAnsi" w:cstheme="minorHAnsi"/>
          <w:b/>
          <w:bCs/>
        </w:rPr>
        <w:t>Definition 2.1</w:t>
      </w:r>
      <w:r w:rsidR="0002343E">
        <w:rPr>
          <w:rFonts w:asciiTheme="minorHAnsi" w:hAnsiTheme="minorHAnsi" w:cstheme="minorHAnsi"/>
        </w:rPr>
        <w:t xml:space="preserve"> </w:t>
      </w:r>
      <w:r w:rsidR="00255990">
        <w:rPr>
          <w:rFonts w:asciiTheme="minorHAnsi" w:hAnsiTheme="minorHAnsi" w:cstheme="minorHAnsi"/>
          <w:b/>
          <w:bCs/>
        </w:rPr>
        <w:t xml:space="preserve">– Causal History: </w:t>
      </w:r>
      <w:r w:rsidR="00F54A2C">
        <w:rPr>
          <w:rFonts w:asciiTheme="minorHAnsi" w:hAnsiTheme="minorHAnsi" w:cstheme="minorHAnsi"/>
        </w:rPr>
        <w:t xml:space="preserve">For an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Pr>
          <w:rFonts w:asciiTheme="minorHAnsi" w:hAnsiTheme="minorHAnsi" w:cstheme="minorHAnsi"/>
        </w:rPr>
        <w:t xml:space="preserve"> of some </w:t>
      </w:r>
      <w:r w:rsidR="002E161B">
        <w:rPr>
          <w:rFonts w:asciiTheme="minorHAnsi" w:hAnsiTheme="minorHAnsi" w:cstheme="minorHAnsi"/>
        </w:rPr>
        <w:t xml:space="preserve">State-based conflict-free replicated data type </w:t>
      </w:r>
      <w:r w:rsidR="00F54A2C">
        <w:rPr>
          <w:rFonts w:asciiTheme="minorHAnsi" w:hAnsiTheme="minorHAnsi" w:cstheme="minorHAnsi"/>
        </w:rPr>
        <w:t xml:space="preserve">distributed system, the causal history, </w:t>
      </w:r>
      <m:oMath>
        <m:r>
          <m:rPr>
            <m:sty m:val="bi"/>
          </m:rPr>
          <w:rPr>
            <w:rFonts w:ascii="Cambria Math" w:hAnsi="Cambria Math" w:cstheme="minorHAnsi"/>
          </w:rPr>
          <m:t xml:space="preserve">C, </m:t>
        </m:r>
      </m:oMath>
      <w:r w:rsidR="00F54A2C">
        <w:rPr>
          <w:rFonts w:asciiTheme="minorHAnsi" w:hAnsiTheme="minorHAnsi" w:cstheme="minorHAnsi"/>
        </w:rPr>
        <w:t>follows</w:t>
      </w:r>
      <w:r w:rsidR="000F4DBD">
        <w:rPr>
          <w:rFonts w:asciiTheme="minorHAnsi" w:hAnsiTheme="minorHAnsi" w:cstheme="minorHAnsi"/>
        </w:rPr>
        <w:t xml:space="preserve">: </w:t>
      </w:r>
      <w:r w:rsidR="000F4DBD" w:rsidRPr="006228EC">
        <w:rPr>
          <w:rStyle w:val="FootnoteReference"/>
        </w:rPr>
        <w:footnoteReference w:id="49"/>
      </w:r>
      <w:r w:rsidR="00F54A2C">
        <w:rPr>
          <w:rFonts w:asciiTheme="minorHAnsi" w:hAnsiTheme="minorHAnsi" w:cstheme="minorHAnsi"/>
        </w:rPr>
        <w:t xml:space="preserve"> </w:t>
      </w:r>
    </w:p>
    <w:p w14:paraId="16596B44" w14:textId="3773230E" w:rsidR="0002343E" w:rsidRP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Default="00A32BE9" w:rsidP="00A32BE9">
      <w:pPr>
        <w:rPr>
          <w:rFonts w:asciiTheme="minorHAnsi" w:hAnsiTheme="minorHAnsi" w:cstheme="minorHAnsi"/>
        </w:rPr>
      </w:pPr>
    </w:p>
    <w:p w14:paraId="3F392470" w14:textId="5A08ADA2" w:rsidR="00A745EE" w:rsidRDefault="000B7450" w:rsidP="00A32BE9">
      <w:pPr>
        <w:rPr>
          <w:rFonts w:asciiTheme="minorHAnsi" w:hAnsiTheme="minorHAnsi" w:cstheme="minorHAnsi"/>
        </w:rPr>
      </w:pPr>
      <w:r>
        <w:rPr>
          <w:rFonts w:asciiTheme="minorHAnsi" w:hAnsiTheme="minorHAnsi" w:cstheme="minorHAnsi"/>
        </w:rPr>
        <w:t xml:space="preserve">A causal history is a set of events with a causal ordering. For some event, </w:t>
      </w:r>
      <w:r w:rsidR="00E54E9B">
        <w:rPr>
          <w:rFonts w:asciiTheme="minorHAnsi" w:hAnsiTheme="minorHAnsi" w:cstheme="minorHAnsi"/>
          <w:i/>
          <w:iCs/>
        </w:rPr>
        <w:t>e,</w:t>
      </w:r>
      <w:r>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Pr>
          <w:rFonts w:asciiTheme="minorHAnsi" w:hAnsiTheme="minorHAnsi" w:cstheme="minorHAnsi"/>
        </w:rPr>
        <w:t>, contains all of the events which causally preceded</w:t>
      </w:r>
      <w:r w:rsidR="001802F0">
        <w:rPr>
          <w:rFonts w:asciiTheme="minorHAnsi" w:hAnsiTheme="minorHAnsi" w:cstheme="minorHAnsi"/>
        </w:rPr>
        <w:t xml:space="preserve"> (read: may have </w:t>
      </w:r>
      <w:proofErr w:type="gramStart"/>
      <w:r w:rsidR="001802F0">
        <w:rPr>
          <w:rFonts w:asciiTheme="minorHAnsi" w:hAnsiTheme="minorHAnsi" w:cstheme="minorHAnsi"/>
        </w:rPr>
        <w:t>effected</w:t>
      </w:r>
      <w:proofErr w:type="gramEnd"/>
      <w:r w:rsidR="001802F0">
        <w:rPr>
          <w:rFonts w:asciiTheme="minorHAnsi" w:hAnsiTheme="minorHAnsi" w:cstheme="minorHAnsi"/>
        </w:rPr>
        <w:t xml:space="preserve">) </w:t>
      </w:r>
      <w:r w:rsidRPr="009E5F5F">
        <w:rPr>
          <w:rFonts w:asciiTheme="minorHAnsi" w:hAnsiTheme="minorHAnsi" w:cstheme="minorHAnsi"/>
          <w:i/>
          <w:iCs/>
        </w:rPr>
        <w:t>e</w:t>
      </w:r>
      <w:r>
        <w:rPr>
          <w:rFonts w:asciiTheme="minorHAnsi" w:hAnsiTheme="minorHAnsi" w:cstheme="minorHAnsi"/>
        </w:rPr>
        <w:t xml:space="preserve">. </w:t>
      </w:r>
    </w:p>
    <w:p w14:paraId="06F5722A" w14:textId="77777777" w:rsidR="00A745EE" w:rsidRDefault="00A745EE" w:rsidP="00A32BE9">
      <w:pPr>
        <w:rPr>
          <w:rFonts w:asciiTheme="minorHAnsi" w:hAnsiTheme="minorHAnsi" w:cstheme="minorHAnsi"/>
        </w:rPr>
      </w:pPr>
    </w:p>
    <w:p w14:paraId="769DD40F" w14:textId="77777777" w:rsidR="00531B9B" w:rsidRDefault="00A745EE" w:rsidP="00531B9B">
      <w:pPr>
        <w:keepNext/>
      </w:pPr>
      <w:r>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6EE0D890" w:rsidR="000B7450" w:rsidRPr="000B7450" w:rsidRDefault="00531B9B" w:rsidP="00531B9B">
      <w:pPr>
        <w:pStyle w:val="Caption"/>
        <w:rPr>
          <w:rFonts w:asciiTheme="minorHAnsi" w:hAnsiTheme="minorHAnsi" w:cstheme="minorHAnsi"/>
          <w:b/>
          <w:bCs/>
        </w:rPr>
      </w:pPr>
      <w:r>
        <w:t xml:space="preserve">Figure </w:t>
      </w:r>
      <w:fldSimple w:instr=" SEQ Figure \* ARABIC ">
        <w:r w:rsidR="00054E91">
          <w:rPr>
            <w:noProof/>
          </w:rPr>
          <w:t>1</w:t>
        </w:r>
      </w:fldSimple>
      <w:r>
        <w:t xml:space="preserve">. A time diagram of events across three replicas in a distributed system. source: Detecting Causal Relationships in </w:t>
      </w:r>
      <w:proofErr w:type="spellStart"/>
      <w:r>
        <w:t>Distibuted</w:t>
      </w:r>
      <w:proofErr w:type="spellEnd"/>
      <w:r>
        <w:t xml:space="preserve"> Computations by Schwarz and </w:t>
      </w:r>
      <w:proofErr w:type="spellStart"/>
      <w:r>
        <w:t>Mattern</w:t>
      </w:r>
      <w:proofErr w:type="spellEnd"/>
    </w:p>
    <w:p w14:paraId="1BCEDEF6" w14:textId="77777777" w:rsidR="000B7450" w:rsidRDefault="000B7450" w:rsidP="00A32BE9">
      <w:pPr>
        <w:rPr>
          <w:rFonts w:asciiTheme="minorHAnsi" w:hAnsiTheme="minorHAnsi" w:cstheme="minorHAnsi"/>
        </w:rPr>
      </w:pPr>
    </w:p>
    <w:p w14:paraId="56610E08" w14:textId="1B5B13F5" w:rsidR="007E3311" w:rsidRPr="007E3311" w:rsidRDefault="00150E33" w:rsidP="00A32BE9">
      <w:pPr>
        <w:rPr>
          <w:rFonts w:asciiTheme="minorHAnsi" w:hAnsiTheme="minorHAnsi" w:cstheme="minorHAnsi"/>
        </w:rPr>
      </w:pPr>
      <w:r>
        <w:rPr>
          <w:rFonts w:asciiTheme="minorHAnsi" w:hAnsiTheme="minorHAnsi" w:cstheme="minorHAnsi"/>
        </w:rPr>
        <w:t xml:space="preserve">Figure 1 depicts a distributed system of three replicas where events are depicted as dots and messages between replicas are depicted as arrows. </w:t>
      </w:r>
      <w:r w:rsidR="00F47363">
        <w:rPr>
          <w:rFonts w:asciiTheme="minorHAnsi" w:hAnsiTheme="minorHAnsi" w:cstheme="minorHAnsi"/>
        </w:rPr>
        <w:t xml:space="preserve">By applying the definition of causal history, we know that an event </w:t>
      </w:r>
      <w:r w:rsidR="00F47363">
        <w:rPr>
          <w:rFonts w:asciiTheme="minorHAnsi" w:hAnsiTheme="minorHAnsi" w:cstheme="minorHAnsi"/>
          <w:i/>
          <w:iCs/>
        </w:rPr>
        <w:t>e</w:t>
      </w:r>
      <w:r w:rsidR="00F47363">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Pr>
          <w:rFonts w:asciiTheme="minorHAnsi" w:hAnsiTheme="minorHAnsi" w:cstheme="minorHAnsi"/>
        </w:rPr>
        <w:t xml:space="preserve">if there is a directed path from </w:t>
      </w:r>
      <w:r w:rsidR="007E3311">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Pr>
          <w:rFonts w:asciiTheme="minorHAnsi" w:hAnsiTheme="minorHAnsi" w:cstheme="minorHAnsi"/>
        </w:rPr>
        <w:t xml:space="preserve"> may </w:t>
      </w:r>
      <w:proofErr w:type="gramStart"/>
      <w:r w:rsidR="007E3311">
        <w:rPr>
          <w:rFonts w:asciiTheme="minorHAnsi" w:hAnsiTheme="minorHAnsi" w:cstheme="minorHAnsi"/>
        </w:rPr>
        <w:t>effect</w:t>
      </w:r>
      <w:proofErr w:type="gramEnd"/>
      <w:r w:rsidR="007E3311">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Pr>
          <w:rFonts w:asciiTheme="minorHAnsi" w:hAnsiTheme="minorHAnsi" w:cstheme="minorHAnsi"/>
        </w:rPr>
        <w:t>.</w:t>
      </w:r>
      <w:r w:rsidR="009E69F0">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Pr>
          <w:rFonts w:asciiTheme="minorHAnsi" w:hAnsiTheme="minorHAnsi" w:cstheme="minorHAnsi"/>
        </w:rPr>
        <w:t>.</w:t>
      </w:r>
      <w:r w:rsidR="00E960AD" w:rsidRPr="006228EC">
        <w:rPr>
          <w:rStyle w:val="FootnoteReference"/>
        </w:rPr>
        <w:footnoteReference w:id="50"/>
      </w:r>
      <w:r w:rsidR="009E69F0">
        <w:rPr>
          <w:rFonts w:asciiTheme="minorHAnsi" w:hAnsiTheme="minorHAnsi" w:cstheme="minorHAnsi"/>
        </w:rPr>
        <w:t xml:space="preserve"> </w:t>
      </w:r>
    </w:p>
    <w:p w14:paraId="42F250ED" w14:textId="39F4A197" w:rsidR="00150E33" w:rsidRPr="00665961" w:rsidRDefault="00F47363" w:rsidP="00A32BE9">
      <w:pPr>
        <w:rPr>
          <w:rFonts w:asciiTheme="minorHAnsi" w:hAnsiTheme="minorHAnsi" w:cstheme="minorHAnsi"/>
          <w:iCs/>
        </w:rPr>
      </w:pPr>
      <w:r>
        <w:rPr>
          <w:rFonts w:asciiTheme="minorHAnsi" w:hAnsiTheme="minorHAnsi" w:cstheme="minorHAnsi"/>
        </w:rPr>
        <w:t xml:space="preserve"> </w:t>
      </w:r>
    </w:p>
    <w:p w14:paraId="194DC99E" w14:textId="375B41A6" w:rsidR="00A32BE9" w:rsidRPr="00A32BE9" w:rsidRDefault="00A32BE9" w:rsidP="00A32BE9">
      <w:pPr>
        <w:rPr>
          <w:rFonts w:asciiTheme="minorHAnsi" w:hAnsiTheme="minorHAnsi" w:cstheme="minorHAnsi"/>
        </w:rPr>
      </w:pPr>
      <w:r>
        <w:rPr>
          <w:rFonts w:asciiTheme="minorHAnsi" w:hAnsiTheme="minorHAnsi" w:cstheme="minorHAnsi"/>
        </w:rPr>
        <w:lastRenderedPageBreak/>
        <w:t xml:space="preserve">We will use this formalization of causal history to reason about the convergence of a </w:t>
      </w:r>
      <w:proofErr w:type="gramStart"/>
      <w:r>
        <w:rPr>
          <w:rFonts w:asciiTheme="minorHAnsi" w:hAnsiTheme="minorHAnsi" w:cstheme="minorHAnsi"/>
        </w:rPr>
        <w:t>state-based</w:t>
      </w:r>
      <w:proofErr w:type="gramEnd"/>
      <w:r>
        <w:rPr>
          <w:rFonts w:asciiTheme="minorHAnsi" w:hAnsiTheme="minorHAnsi" w:cstheme="minorHAnsi"/>
        </w:rPr>
        <w:t xml:space="preserve"> CRDT. </w:t>
      </w:r>
    </w:p>
    <w:p w14:paraId="21AF81F2" w14:textId="77777777" w:rsidR="00A32BE9" w:rsidRDefault="00A32BE9" w:rsidP="00A32BE9">
      <w:pPr>
        <w:rPr>
          <w:rFonts w:asciiTheme="minorHAnsi" w:hAnsiTheme="minorHAnsi" w:cstheme="minorHAnsi"/>
          <w:b/>
          <w:bCs/>
        </w:rPr>
      </w:pPr>
    </w:p>
    <w:p w14:paraId="35DF553E" w14:textId="593EEB0D" w:rsidR="00255990" w:rsidRDefault="00A32BE9" w:rsidP="00A32BE9">
      <w:pPr>
        <w:rPr>
          <w:rFonts w:asciiTheme="minorHAnsi" w:hAnsiTheme="minorHAnsi" w:cstheme="minorHAnsi"/>
        </w:rPr>
      </w:pPr>
      <w:r>
        <w:rPr>
          <w:rFonts w:asciiTheme="minorHAnsi" w:hAnsiTheme="minorHAnsi" w:cstheme="minorHAnsi"/>
          <w:b/>
          <w:bCs/>
        </w:rPr>
        <w:t>Definition 2.2</w:t>
      </w:r>
      <w:r w:rsidR="002F4E14">
        <w:rPr>
          <w:rFonts w:asciiTheme="minorHAnsi" w:hAnsiTheme="minorHAnsi" w:cstheme="minorHAnsi"/>
          <w:b/>
          <w:bCs/>
        </w:rPr>
        <w:t xml:space="preserve"> – Eventual Convergence</w:t>
      </w:r>
      <w:r w:rsidR="00E6733A">
        <w:rPr>
          <w:rFonts w:asciiTheme="minorHAnsi" w:hAnsiTheme="minorHAnsi" w:cstheme="minorHAnsi"/>
          <w:b/>
          <w:bCs/>
        </w:rPr>
        <w:t>:</w:t>
      </w:r>
      <w:r>
        <w:rPr>
          <w:rFonts w:asciiTheme="minorHAnsi" w:hAnsiTheme="minorHAnsi" w:cstheme="minorHAnsi"/>
        </w:rPr>
        <w:t xml:space="preserve"> </w:t>
      </w:r>
      <w:r w:rsidR="001B15A7">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Pr>
          <w:rFonts w:asciiTheme="minorHAnsi" w:hAnsiTheme="minorHAnsi" w:cstheme="minorHAnsi"/>
        </w:rPr>
        <w:t xml:space="preserve"> eventually converge if </w:t>
      </w:r>
      <w:r w:rsidR="00A55BF3">
        <w:rPr>
          <w:rFonts w:asciiTheme="minorHAnsi" w:hAnsiTheme="minorHAnsi" w:cstheme="minorHAnsi"/>
        </w:rPr>
        <w:t>the below conditions are satisfied</w:t>
      </w:r>
      <w:r w:rsidR="008B5B43">
        <w:rPr>
          <w:rFonts w:asciiTheme="minorHAnsi" w:hAnsiTheme="minorHAnsi" w:cstheme="minorHAnsi"/>
        </w:rPr>
        <w:t>:</w:t>
      </w:r>
      <w:r w:rsidR="00693C25">
        <w:rPr>
          <w:rFonts w:asciiTheme="minorHAnsi" w:hAnsiTheme="minorHAnsi" w:cstheme="minorHAnsi"/>
        </w:rPr>
        <w:t xml:space="preserve"> </w:t>
      </w:r>
      <w:r w:rsidR="00693C25" w:rsidRPr="006228EC">
        <w:rPr>
          <w:rStyle w:val="FootnoteReference"/>
        </w:rPr>
        <w:footnoteReference w:id="51"/>
      </w:r>
    </w:p>
    <w:p w14:paraId="0C553733" w14:textId="40ABCB13" w:rsidR="00291729" w:rsidRDefault="00F35A0B" w:rsidP="00291729">
      <w:pPr>
        <w:pStyle w:val="ListParagraph"/>
        <w:numPr>
          <w:ilvl w:val="0"/>
          <w:numId w:val="4"/>
        </w:numPr>
        <w:rPr>
          <w:rFonts w:asciiTheme="minorHAnsi" w:hAnsiTheme="minorHAnsi" w:cstheme="minorHAnsi"/>
        </w:rPr>
      </w:pPr>
      <w:r>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r>
          <m:rPr>
            <m:sty m:val="bi"/>
          </m:rPr>
          <w:rPr>
            <w:rFonts w:ascii="Cambria Math" w:hAnsi="Cambria Math" w:cstheme="minorHAnsi"/>
          </w:rPr>
          <m:t xml:space="preserve"> </m:t>
        </m:r>
      </m:oMath>
      <w:r w:rsidR="00291729">
        <w:rPr>
          <w:rFonts w:asciiTheme="minorHAnsi" w:hAnsiTheme="minorHAnsi" w:cstheme="minorHAnsi"/>
        </w:rPr>
        <w:t xml:space="preserve">implies that the abstract states of </w:t>
      </w:r>
      <m:oMath>
        <m:r>
          <w:rPr>
            <w:rFonts w:ascii="Cambria Math" w:hAnsi="Cambria Math" w:cstheme="minorHAnsi"/>
          </w:rPr>
          <m:t xml:space="preserve">i </m:t>
        </m:r>
      </m:oMath>
      <w:r w:rsidR="00291729">
        <w:rPr>
          <w:rFonts w:asciiTheme="minorHAnsi" w:hAnsiTheme="minorHAnsi" w:cstheme="minorHAnsi"/>
        </w:rPr>
        <w:t xml:space="preserve">and </w:t>
      </w:r>
      <m:oMath>
        <m:r>
          <w:rPr>
            <w:rFonts w:ascii="Cambria Math" w:hAnsi="Cambria Math" w:cstheme="minorHAnsi"/>
          </w:rPr>
          <m:t>j</m:t>
        </m:r>
      </m:oMath>
      <w:r w:rsidR="00291729">
        <w:rPr>
          <w:rFonts w:asciiTheme="minorHAnsi" w:hAnsiTheme="minorHAnsi" w:cstheme="minorHAnsi"/>
        </w:rPr>
        <w:t xml:space="preserve"> are equivalent. </w:t>
      </w:r>
    </w:p>
    <w:p w14:paraId="33C49711" w14:textId="4F7DE6D9"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Liveness: </w:t>
      </w:r>
      <m:oMath>
        <m:r>
          <w:rPr>
            <w:rFonts w:ascii="Cambria Math" w:hAnsi="Cambria Math" w:cstheme="minorHAnsi"/>
          </w:rPr>
          <m:t>∀i,j:</m:t>
        </m:r>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Pr>
          <w:rFonts w:asciiTheme="minorHAnsi" w:hAnsiTheme="minorHAnsi" w:cstheme="minorHAnsi"/>
          <w:b/>
          <w:bCs/>
        </w:rPr>
        <w:t xml:space="preserve"> </w:t>
      </w:r>
      <w:r>
        <w:rPr>
          <w:rFonts w:asciiTheme="minorHAnsi" w:hAnsiTheme="minorHAnsi" w:cstheme="minorHAnsi"/>
        </w:rPr>
        <w:t xml:space="preserve">implies that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Default="00393153" w:rsidP="00393153">
      <w:pPr>
        <w:rPr>
          <w:rFonts w:asciiTheme="minorHAnsi" w:hAnsiTheme="minorHAnsi" w:cstheme="minorHAnsi"/>
        </w:rPr>
      </w:pPr>
    </w:p>
    <w:p w14:paraId="178FA05D" w14:textId="27B1BA58" w:rsidR="00B27628" w:rsidRPr="00393153" w:rsidRDefault="00393153" w:rsidP="00393153">
      <w:pPr>
        <w:rPr>
          <w:rFonts w:asciiTheme="minorHAnsi" w:hAnsiTheme="minorHAnsi" w:cstheme="minorHAnsi"/>
        </w:rPr>
      </w:pPr>
      <w:r>
        <w:rPr>
          <w:rFonts w:asciiTheme="minorHAnsi" w:hAnsiTheme="minorHAnsi" w:cstheme="minorHAnsi"/>
        </w:rPr>
        <w:t>In practice, we can think of eventual convergence as q</w:t>
      </w:r>
      <w:r w:rsidR="00B27628" w:rsidRPr="00393153">
        <w:rPr>
          <w:rFonts w:asciiTheme="minorHAnsi" w:hAnsiTheme="minorHAnsi" w:cstheme="minorHAnsi"/>
        </w:rPr>
        <w:t>uery</w:t>
      </w:r>
      <w:r>
        <w:rPr>
          <w:rFonts w:asciiTheme="minorHAnsi" w:hAnsiTheme="minorHAnsi" w:cstheme="minorHAnsi"/>
        </w:rPr>
        <w:t xml:space="preserve"> convergence. That for</w:t>
      </w:r>
      <w:r w:rsidR="00B27628" w:rsidRPr="00393153">
        <w:rPr>
          <w:rFonts w:asciiTheme="minorHAnsi" w:hAnsiTheme="minorHAnsi" w:cstheme="minorHAnsi"/>
        </w:rPr>
        <w:t xml:space="preserve"> any queries, q,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Default="00F07225" w:rsidP="00F07225">
      <w:pPr>
        <w:rPr>
          <w:rFonts w:asciiTheme="minorHAnsi" w:hAnsiTheme="minorHAnsi" w:cstheme="minorHAnsi"/>
        </w:rPr>
      </w:pPr>
    </w:p>
    <w:p w14:paraId="10F39A72" w14:textId="40A0BEF0" w:rsidR="00F07225" w:rsidRDefault="00F07225" w:rsidP="00F07225">
      <w:pPr>
        <w:rPr>
          <w:rFonts w:asciiTheme="minorHAnsi" w:hAnsiTheme="minorHAnsi" w:cstheme="minorHAnsi"/>
        </w:rPr>
      </w:pPr>
      <w:r>
        <w:rPr>
          <w:rFonts w:asciiTheme="minorHAnsi" w:hAnsiTheme="minorHAnsi" w:cstheme="minorHAnsi"/>
        </w:rPr>
        <w:t xml:space="preserve">This pairwise definition of eventual convergence </w:t>
      </w:r>
      <w:r w:rsidR="008627A2">
        <w:rPr>
          <w:rFonts w:asciiTheme="minorHAnsi" w:hAnsiTheme="minorHAnsi" w:cstheme="minorHAnsi"/>
        </w:rPr>
        <w:t xml:space="preserve">implies that any subset of replicas in R converge. </w:t>
      </w:r>
      <w:r w:rsidR="00327A02" w:rsidRPr="006228EC">
        <w:rPr>
          <w:rStyle w:val="FootnoteReference"/>
        </w:rPr>
        <w:footnoteReference w:id="52"/>
      </w:r>
    </w:p>
    <w:p w14:paraId="71C9D4ED" w14:textId="66FA7CD5" w:rsidR="00E6733A" w:rsidRDefault="00E6733A" w:rsidP="00F07225">
      <w:pPr>
        <w:rPr>
          <w:rFonts w:asciiTheme="minorHAnsi" w:hAnsiTheme="minorHAnsi" w:cstheme="minorHAnsi"/>
        </w:rPr>
      </w:pPr>
    </w:p>
    <w:p w14:paraId="7746AFCD" w14:textId="04652D33" w:rsidR="00E6733A" w:rsidRPr="008F0ED4" w:rsidRDefault="00E6733A" w:rsidP="00F07225">
      <w:pPr>
        <w:rPr>
          <w:rFonts w:asciiTheme="minorHAnsi" w:hAnsiTheme="minorHAnsi" w:cstheme="minorHAnsi"/>
        </w:rPr>
      </w:pPr>
      <w:r>
        <w:rPr>
          <w:rFonts w:asciiTheme="minorHAnsi" w:hAnsiTheme="minorHAnsi" w:cstheme="minorHAnsi"/>
          <w:b/>
          <w:bCs/>
        </w:rPr>
        <w:t>Definition 2.3 – Least Upper Bound:</w:t>
      </w:r>
      <w:r w:rsidR="00A114D0">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Pr>
          <w:rFonts w:asciiTheme="minorHAnsi" w:hAnsiTheme="minorHAnsi" w:cstheme="minorHAnsi"/>
          <w:b/>
          <w:bCs/>
        </w:rPr>
        <w:t xml:space="preserve"> </w:t>
      </w:r>
      <w:r w:rsidR="008F0ED4">
        <w:rPr>
          <w:rFonts w:asciiTheme="minorHAnsi" w:hAnsiTheme="minorHAnsi" w:cstheme="minorHAnsi"/>
        </w:rPr>
        <w:t xml:space="preserve">is a Least Upper Bound of </w:t>
      </w:r>
      <m:oMath>
        <m:r>
          <w:rPr>
            <w:rFonts w:ascii="Cambria Math" w:hAnsi="Cambria Math" w:cstheme="minorHAnsi"/>
          </w:rPr>
          <m:t>x,y</m:t>
        </m:r>
      </m:oMath>
      <w:r w:rsidR="008F0ED4">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Pr>
          <w:rFonts w:asciiTheme="minorHAnsi" w:hAnsiTheme="minorHAnsi" w:cstheme="minorHAnsi"/>
          <w:iCs/>
        </w:rPr>
        <w:t xml:space="preserve"> such that </w:t>
      </w:r>
      <w:r w:rsidR="008F0ED4">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Pr>
          <w:rFonts w:asciiTheme="minorHAnsi" w:hAnsiTheme="minorHAnsi" w:cstheme="minorHAnsi"/>
        </w:rPr>
        <w:t>.</w:t>
      </w:r>
      <w:r w:rsidR="00673ED1">
        <w:rPr>
          <w:rFonts w:asciiTheme="minorHAnsi" w:hAnsiTheme="minorHAnsi" w:cstheme="minorHAnsi"/>
        </w:rPr>
        <w:t xml:space="preserve"> </w:t>
      </w:r>
      <w:r w:rsidR="00B10921" w:rsidRPr="006228EC">
        <w:rPr>
          <w:rStyle w:val="FootnoteReference"/>
        </w:rPr>
        <w:footnoteReference w:id="53"/>
      </w:r>
    </w:p>
    <w:p w14:paraId="50CEDC8D" w14:textId="77777777" w:rsidR="008F0ED4" w:rsidRPr="008F0ED4" w:rsidRDefault="008F0ED4" w:rsidP="00F07225">
      <w:pPr>
        <w:rPr>
          <w:rFonts w:asciiTheme="minorHAnsi" w:hAnsiTheme="minorHAnsi" w:cstheme="minorHAnsi"/>
          <w:iCs/>
        </w:rPr>
      </w:pPr>
    </w:p>
    <w:p w14:paraId="3C98A482" w14:textId="04CEB418" w:rsidR="008F0ED4" w:rsidRPr="0070687F" w:rsidRDefault="008C07DF" w:rsidP="00F07225">
      <w:pPr>
        <w:rPr>
          <w:rFonts w:asciiTheme="minorHAnsi" w:hAnsiTheme="minorHAnsi" w:cstheme="minorHAnsi"/>
          <w:iCs/>
        </w:rPr>
      </w:pPr>
      <w:r>
        <w:rPr>
          <w:rFonts w:asciiTheme="minorHAnsi" w:hAnsiTheme="minorHAnsi" w:cstheme="minorHAnsi"/>
          <w:b/>
          <w:bCs/>
          <w:iCs/>
        </w:rPr>
        <w:t xml:space="preserve">Definition 2.4 – Join Semilattice: </w:t>
      </w:r>
      <w:r w:rsidR="0070687F">
        <w:rPr>
          <w:rFonts w:asciiTheme="minorHAnsi" w:hAnsiTheme="minorHAnsi" w:cstheme="minorHAnsi"/>
          <w:iCs/>
        </w:rPr>
        <w:t>An ordered set (S,</w:t>
      </w:r>
      <w:r w:rsidR="0070687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Pr>
          <w:rFonts w:asciiTheme="minorHAnsi" w:hAnsiTheme="minorHAnsi" w:cstheme="minorHAnsi"/>
        </w:rPr>
        <w:t xml:space="preserve"> </w:t>
      </w:r>
      <w:r w:rsidR="00CB45E5">
        <w:rPr>
          <w:rFonts w:asciiTheme="minorHAnsi" w:hAnsiTheme="minorHAnsi" w:cstheme="minorHAnsi"/>
        </w:rPr>
        <w:t>exists.</w:t>
      </w:r>
      <w:r w:rsidR="00EC3036">
        <w:rPr>
          <w:rFonts w:asciiTheme="minorHAnsi" w:hAnsiTheme="minorHAnsi" w:cstheme="minorHAnsi"/>
        </w:rPr>
        <w:t xml:space="preserve"> </w:t>
      </w:r>
      <w:r w:rsidR="0046124D" w:rsidRPr="006228EC">
        <w:rPr>
          <w:rStyle w:val="FootnoteReference"/>
        </w:rPr>
        <w:footnoteReference w:id="54"/>
      </w:r>
      <w:r w:rsidR="00CB45E5">
        <w:rPr>
          <w:rFonts w:asciiTheme="minorHAnsi" w:hAnsiTheme="minorHAnsi" w:cstheme="minorHAnsi"/>
        </w:rPr>
        <w:t xml:space="preserve"> </w:t>
      </w:r>
    </w:p>
    <w:p w14:paraId="093F597E" w14:textId="7CD87B9A" w:rsidR="008F0ED4" w:rsidRDefault="008F0ED4" w:rsidP="00F07225">
      <w:pPr>
        <w:rPr>
          <w:rFonts w:asciiTheme="minorHAnsi" w:hAnsiTheme="minorHAnsi" w:cstheme="minorHAnsi"/>
        </w:rPr>
      </w:pPr>
    </w:p>
    <w:p w14:paraId="2C4F136E" w14:textId="77777777" w:rsidR="00FE5E47" w:rsidRPr="00B24B07" w:rsidRDefault="00FE5E47" w:rsidP="00FE5E47">
      <w:pPr>
        <w:rPr>
          <w:rFonts w:asciiTheme="minorHAnsi" w:hAnsiTheme="minorHAnsi" w:cstheme="minorHAnsi"/>
        </w:rPr>
      </w:pPr>
      <w:r>
        <w:rPr>
          <w:rFonts w:asciiTheme="minorHAnsi" w:hAnsiTheme="minorHAnsi" w:cstheme="minorHAnsi"/>
        </w:rPr>
        <w:t xml:space="preserve">With these definitions in hand, let’s formalize state-based conflict free replicated data types. </w:t>
      </w:r>
    </w:p>
    <w:p w14:paraId="26F8A7EE" w14:textId="77777777" w:rsidR="00FE5E47" w:rsidRPr="008F0ED4" w:rsidRDefault="00FE5E47" w:rsidP="00F07225">
      <w:pPr>
        <w:rPr>
          <w:rFonts w:asciiTheme="minorHAnsi" w:hAnsiTheme="minorHAnsi" w:cstheme="minorHAnsi"/>
        </w:rPr>
      </w:pPr>
    </w:p>
    <w:p w14:paraId="03426643" w14:textId="481C8605" w:rsidR="00D358BC" w:rsidRDefault="00D30FD4" w:rsidP="00D358BC">
      <w:pPr>
        <w:rPr>
          <w:rFonts w:asciiTheme="minorHAnsi" w:hAnsiTheme="minorHAnsi" w:cstheme="minorHAnsi"/>
        </w:rPr>
      </w:pPr>
      <w:r>
        <w:rPr>
          <w:rFonts w:asciiTheme="minorHAnsi" w:hAnsiTheme="minorHAnsi" w:cstheme="minorHAnsi"/>
          <w:b/>
          <w:bCs/>
        </w:rPr>
        <w:t xml:space="preserve">Definition 2.5 </w:t>
      </w:r>
      <w:r w:rsidR="006C6285">
        <w:rPr>
          <w:rFonts w:asciiTheme="minorHAnsi" w:hAnsiTheme="minorHAnsi" w:cstheme="minorHAnsi"/>
          <w:b/>
          <w:bCs/>
        </w:rPr>
        <w:t>– State-Based Conflict Free Convergent Replicated Data Types (</w:t>
      </w:r>
      <w:proofErr w:type="spellStart"/>
      <w:r w:rsidR="006C6285">
        <w:rPr>
          <w:rFonts w:asciiTheme="minorHAnsi" w:hAnsiTheme="minorHAnsi" w:cstheme="minorHAnsi"/>
          <w:b/>
          <w:bCs/>
        </w:rPr>
        <w:t>CvRDT</w:t>
      </w:r>
      <w:proofErr w:type="spellEnd"/>
      <w:r w:rsidR="006C6285">
        <w:rPr>
          <w:rFonts w:asciiTheme="minorHAnsi" w:hAnsiTheme="minorHAnsi" w:cstheme="minorHAnsi"/>
          <w:b/>
          <w:bCs/>
        </w:rPr>
        <w:t>)</w:t>
      </w:r>
      <w:r w:rsidR="00DC0734">
        <w:rPr>
          <w:rFonts w:asciiTheme="minorHAnsi" w:hAnsiTheme="minorHAnsi" w:cstheme="minorHAnsi"/>
          <w:b/>
          <w:bCs/>
        </w:rPr>
        <w:t xml:space="preserve">: </w:t>
      </w:r>
      <w:r w:rsidR="00966A7E">
        <w:rPr>
          <w:rFonts w:asciiTheme="minorHAnsi" w:hAnsiTheme="minorHAnsi" w:cstheme="minorHAnsi"/>
        </w:rPr>
        <w:t xml:space="preserve">A </w:t>
      </w:r>
      <w:proofErr w:type="spellStart"/>
      <w:r w:rsidR="00966A7E">
        <w:rPr>
          <w:rFonts w:asciiTheme="minorHAnsi" w:hAnsiTheme="minorHAnsi" w:cstheme="minorHAnsi"/>
        </w:rPr>
        <w:t>CvRDT</w:t>
      </w:r>
      <w:proofErr w:type="spellEnd"/>
      <w:r w:rsidR="007E441F">
        <w:rPr>
          <w:rFonts w:asciiTheme="minorHAnsi" w:hAnsiTheme="minorHAnsi" w:cstheme="minorHAnsi"/>
        </w:rPr>
        <w:t xml:space="preserve"> </w:t>
      </w:r>
      <w:r w:rsidR="00966A7E">
        <w:rPr>
          <w:rFonts w:asciiTheme="minorHAnsi" w:hAnsiTheme="minorHAnsi" w:cstheme="minorHAnsi"/>
        </w:rPr>
        <w:t xml:space="preserve">is a </w:t>
      </w:r>
      <w:r w:rsidR="002A2832">
        <w:rPr>
          <w:rFonts w:asciiTheme="minorHAnsi" w:hAnsiTheme="minorHAnsi" w:cstheme="minorHAnsi"/>
        </w:rPr>
        <w:t xml:space="preserve">distributed </w:t>
      </w:r>
      <w:r w:rsidR="00966A7E">
        <w:rPr>
          <w:rFonts w:asciiTheme="minorHAnsi" w:hAnsiTheme="minorHAnsi" w:cstheme="minorHAnsi"/>
        </w:rPr>
        <w:t xml:space="preserve">data structure composed of </w:t>
      </w:r>
      <w:r w:rsidR="00684845">
        <w:rPr>
          <w:rFonts w:asciiTheme="minorHAnsi" w:hAnsiTheme="minorHAnsi" w:cstheme="minorHAnsi"/>
        </w:rPr>
        <w:t xml:space="preserve">1) </w:t>
      </w:r>
      <w:r w:rsidR="007B3EC3">
        <w:rPr>
          <w:rFonts w:asciiTheme="minorHAnsi" w:hAnsiTheme="minorHAnsi" w:cstheme="minorHAnsi"/>
        </w:rPr>
        <w:t xml:space="preserve">local state and algorithms 2) </w:t>
      </w:r>
      <w:r w:rsidR="00966A7E">
        <w:rPr>
          <w:rFonts w:asciiTheme="minorHAnsi" w:hAnsiTheme="minorHAnsi" w:cstheme="minorHAnsi"/>
        </w:rPr>
        <w:t>a</w:t>
      </w:r>
      <w:r w:rsidR="00DE22F2">
        <w:rPr>
          <w:rFonts w:asciiTheme="minorHAnsi" w:hAnsiTheme="minorHAnsi" w:cstheme="minorHAnsi"/>
        </w:rPr>
        <w:t>n</w:t>
      </w:r>
      <w:r w:rsidR="00966A7E">
        <w:rPr>
          <w:rFonts w:asciiTheme="minorHAnsi" w:hAnsiTheme="minorHAnsi" w:cstheme="minorHAnsi"/>
        </w:rPr>
        <w:t xml:space="preserve"> </w:t>
      </w:r>
      <w:r w:rsidR="00DE22F2">
        <w:rPr>
          <w:rFonts w:asciiTheme="minorHAnsi" w:hAnsiTheme="minorHAnsi" w:cstheme="minorHAnsi"/>
        </w:rPr>
        <w:t>anti-entropy</w:t>
      </w:r>
      <w:r w:rsidR="00966A7E">
        <w:rPr>
          <w:rFonts w:asciiTheme="minorHAnsi" w:hAnsiTheme="minorHAnsi" w:cstheme="minorHAnsi"/>
        </w:rPr>
        <w:t xml:space="preserve"> protocol.</w:t>
      </w:r>
      <w:r w:rsidR="00EC51F4" w:rsidRPr="006228EC">
        <w:rPr>
          <w:rStyle w:val="FootnoteReference"/>
        </w:rPr>
        <w:footnoteReference w:id="55"/>
      </w:r>
      <w:r w:rsidR="001031E8" w:rsidRPr="006228EC">
        <w:rPr>
          <w:rStyle w:val="FootnoteReference"/>
        </w:rPr>
        <w:footnoteReference w:id="56"/>
      </w:r>
      <w:r w:rsidR="00966A7E">
        <w:rPr>
          <w:rFonts w:asciiTheme="minorHAnsi" w:hAnsiTheme="minorHAnsi" w:cstheme="minorHAnsi"/>
        </w:rPr>
        <w:t xml:space="preserve"> </w:t>
      </w:r>
    </w:p>
    <w:p w14:paraId="006B886D" w14:textId="77777777" w:rsidR="00D358BC" w:rsidRDefault="00D358BC" w:rsidP="00D358BC">
      <w:pPr>
        <w:rPr>
          <w:rFonts w:asciiTheme="minorHAnsi" w:hAnsiTheme="minorHAnsi" w:cstheme="minorHAnsi"/>
        </w:rPr>
      </w:pPr>
    </w:p>
    <w:p w14:paraId="03F3B467" w14:textId="24EA5869" w:rsidR="006C6285" w:rsidRDefault="00684845" w:rsidP="00D358BC">
      <w:pPr>
        <w:rPr>
          <w:rFonts w:asciiTheme="minorHAnsi" w:hAnsiTheme="minorHAnsi" w:cstheme="minorHAnsi"/>
        </w:rPr>
      </w:pPr>
      <w:r>
        <w:rPr>
          <w:rFonts w:asciiTheme="minorHAnsi" w:hAnsiTheme="minorHAnsi" w:cstheme="minorHAnsi"/>
        </w:rPr>
        <w:t xml:space="preserve">The </w:t>
      </w:r>
      <w:r w:rsidR="00D02B92">
        <w:rPr>
          <w:rFonts w:asciiTheme="minorHAnsi" w:hAnsiTheme="minorHAnsi" w:cstheme="minorHAnsi"/>
        </w:rPr>
        <w:t xml:space="preserve">local </w:t>
      </w:r>
      <w:r>
        <w:rPr>
          <w:rFonts w:asciiTheme="minorHAnsi" w:hAnsiTheme="minorHAnsi" w:cstheme="minorHAnsi"/>
        </w:rPr>
        <w:t xml:space="preserve">state </w:t>
      </w:r>
      <w:r w:rsidR="00D02B92">
        <w:rPr>
          <w:rFonts w:asciiTheme="minorHAnsi" w:hAnsiTheme="minorHAnsi" w:cstheme="minorHAnsi"/>
        </w:rPr>
        <w:t xml:space="preserve">and </w:t>
      </w:r>
      <w:r>
        <w:rPr>
          <w:rFonts w:asciiTheme="minorHAnsi" w:hAnsiTheme="minorHAnsi" w:cstheme="minorHAnsi"/>
        </w:rPr>
        <w:t xml:space="preserve">algorithms </w:t>
      </w:r>
      <w:r w:rsidR="00D02B92">
        <w:rPr>
          <w:rFonts w:asciiTheme="minorHAnsi" w:hAnsiTheme="minorHAnsi" w:cstheme="minorHAnsi"/>
        </w:rPr>
        <w:t>are:</w:t>
      </w:r>
      <w:r w:rsidR="00783BA0">
        <w:rPr>
          <w:rFonts w:asciiTheme="minorHAnsi" w:hAnsiTheme="minorHAnsi" w:cstheme="minorHAnsi"/>
        </w:rPr>
        <w:t xml:space="preserve"> </w:t>
      </w:r>
      <w:r w:rsidR="00783BA0" w:rsidRPr="006228EC">
        <w:rPr>
          <w:rStyle w:val="FootnoteReference"/>
        </w:rPr>
        <w:footnoteReference w:id="57"/>
      </w:r>
      <w:r w:rsidR="00783BA0">
        <w:rPr>
          <w:rFonts w:asciiTheme="minorHAnsi" w:hAnsiTheme="minorHAnsi" w:cstheme="minorHAnsi"/>
        </w:rPr>
        <w:t xml:space="preserve"> </w:t>
      </w:r>
      <w:r w:rsidR="00D02B92">
        <w:rPr>
          <w:rFonts w:asciiTheme="minorHAnsi" w:hAnsiTheme="minorHAnsi" w:cstheme="minorHAnsi"/>
        </w:rPr>
        <w:t xml:space="preserve"> </w:t>
      </w:r>
    </w:p>
    <w:p w14:paraId="69043A0B" w14:textId="582299AA" w:rsidR="00D02B92" w:rsidRPr="00D8086D" w:rsidRDefault="00D02B92" w:rsidP="00D02B92">
      <w:pPr>
        <w:pStyle w:val="ListParagraph"/>
        <w:numPr>
          <w:ilvl w:val="0"/>
          <w:numId w:val="5"/>
        </w:numPr>
        <w:rPr>
          <w:rFonts w:asciiTheme="minorHAnsi" w:hAnsiTheme="minorHAnsi" w:cstheme="minorHAnsi"/>
          <w:i/>
          <w:iCs/>
        </w:rPr>
      </w:pPr>
      <w:r w:rsidRPr="00D02B92">
        <w:rPr>
          <w:rFonts w:asciiTheme="minorHAnsi" w:hAnsiTheme="minorHAnsi" w:cstheme="minorHAnsi"/>
          <w:i/>
          <w:iCs/>
        </w:rPr>
        <w:t>S</w:t>
      </w:r>
      <w:r>
        <w:rPr>
          <w:rFonts w:asciiTheme="minorHAnsi" w:hAnsiTheme="minorHAnsi" w:cstheme="minorHAnsi"/>
          <w:i/>
          <w:iCs/>
        </w:rPr>
        <w:t xml:space="preserve">, </w:t>
      </w:r>
      <w:r w:rsidR="00D8086D">
        <w:rPr>
          <w:rFonts w:asciiTheme="minorHAnsi" w:hAnsiTheme="minorHAnsi" w:cstheme="minorHAnsi"/>
        </w:rPr>
        <w:t>a join semi-lattice</w:t>
      </w:r>
    </w:p>
    <w:p w14:paraId="251E13F5" w14:textId="31E04C82" w:rsidR="00B91187" w:rsidRPr="00B91187" w:rsidRDefault="00D8086D" w:rsidP="00B91187">
      <w:pPr>
        <w:pStyle w:val="ListParagraph"/>
        <w:numPr>
          <w:ilvl w:val="0"/>
          <w:numId w:val="5"/>
        </w:numPr>
        <w:rPr>
          <w:rFonts w:asciiTheme="minorHAnsi" w:hAnsiTheme="minorHAnsi" w:cstheme="minorHAnsi"/>
          <w:i/>
          <w:iCs/>
        </w:rPr>
      </w:pPr>
      <w:r>
        <w:rPr>
          <w:rFonts w:asciiTheme="minorHAnsi" w:hAnsiTheme="minorHAnsi" w:cstheme="minorHAnsi"/>
          <w:i/>
          <w:iCs/>
        </w:rPr>
        <w:t xml:space="preserve">M, </w:t>
      </w:r>
      <w:r w:rsidR="004C4536">
        <w:rPr>
          <w:rFonts w:asciiTheme="minorHAnsi" w:hAnsiTheme="minorHAnsi" w:cstheme="minorHAnsi"/>
        </w:rPr>
        <w:t xml:space="preserve">a set of mutators that </w:t>
      </w:r>
      <w:r w:rsidR="008A212C">
        <w:rPr>
          <w:rFonts w:asciiTheme="minorHAnsi" w:hAnsiTheme="minorHAnsi" w:cstheme="minorHAnsi"/>
        </w:rPr>
        <w:t xml:space="preserve">takes a state </w:t>
      </w:r>
      <m:oMath>
        <m:r>
          <w:rPr>
            <w:rFonts w:ascii="Cambria Math" w:hAnsi="Cambria Math" w:cstheme="minorHAnsi"/>
          </w:rPr>
          <m:t>x∈S</m:t>
        </m:r>
      </m:oMath>
      <w:r w:rsidR="008A212C">
        <w:rPr>
          <w:rFonts w:asciiTheme="minorHAnsi" w:hAnsiTheme="minorHAnsi" w:cstheme="minorHAnsi"/>
        </w:rPr>
        <w:t xml:space="preserve"> and returns an updated state </w:t>
      </w:r>
      <m:oMath>
        <m:r>
          <w:rPr>
            <w:rFonts w:ascii="Cambria Math" w:hAnsi="Cambria Math" w:cstheme="minorHAnsi"/>
          </w:rPr>
          <m:t>x'= m(x)</m:t>
        </m:r>
      </m:oMath>
      <w:r w:rsidR="008A212C">
        <w:rPr>
          <w:rFonts w:asciiTheme="minorHAnsi" w:hAnsiTheme="minorHAnsi" w:cstheme="minorHAnsi"/>
        </w:rPr>
        <w:t xml:space="preserve"> where </w:t>
      </w:r>
      <m:oMath>
        <m:r>
          <w:rPr>
            <w:rFonts w:ascii="Cambria Math" w:hAnsi="Cambria Math" w:cstheme="minorHAnsi"/>
          </w:rPr>
          <m:t>∀m∈M</m:t>
        </m:r>
      </m:oMath>
      <w:r w:rsidR="00B91187">
        <w:rPr>
          <w:rFonts w:asciiTheme="minorHAnsi" w:hAnsiTheme="minorHAnsi" w:cstheme="minorHAnsi"/>
        </w:rPr>
        <w:t xml:space="preserve"> is an inflator </w:t>
      </w:r>
      <w:r w:rsidR="000916B0">
        <w:rPr>
          <w:rFonts w:asciiTheme="minorHAnsi" w:hAnsiTheme="minorHAnsi" w:cstheme="minorHAnsi"/>
        </w:rPr>
        <w:t xml:space="preserve">such that </w:t>
      </w:r>
      <w:r w:rsidR="00B9118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32AE3240" w:rsidR="0046727F" w:rsidRPr="00D02B92" w:rsidRDefault="0046727F" w:rsidP="00D02B92">
      <w:pPr>
        <w:pStyle w:val="ListParagraph"/>
        <w:numPr>
          <w:ilvl w:val="0"/>
          <w:numId w:val="5"/>
        </w:numPr>
        <w:rPr>
          <w:rFonts w:asciiTheme="minorHAnsi" w:hAnsiTheme="minorHAnsi" w:cstheme="minorHAnsi"/>
          <w:i/>
          <w:iCs/>
        </w:rPr>
      </w:pPr>
      <w:r>
        <w:rPr>
          <w:rFonts w:asciiTheme="minorHAnsi" w:hAnsiTheme="minorHAnsi" w:cstheme="minorHAnsi"/>
          <w:i/>
          <w:iCs/>
        </w:rPr>
        <w:t xml:space="preserve">Q, </w:t>
      </w:r>
      <w:r w:rsidR="008A212C">
        <w:rPr>
          <w:rFonts w:asciiTheme="minorHAnsi" w:hAnsiTheme="minorHAnsi" w:cstheme="minorHAnsi"/>
        </w:rPr>
        <w:t>a set of query functions which return data without modifying the state.</w:t>
      </w:r>
    </w:p>
    <w:p w14:paraId="71D799E1" w14:textId="04C68079" w:rsidR="00FE5E47" w:rsidRDefault="00FE5E47" w:rsidP="00A447A3">
      <w:pPr>
        <w:rPr>
          <w:rFonts w:asciiTheme="minorHAnsi" w:hAnsiTheme="minorHAnsi" w:cstheme="minorHAnsi"/>
          <w:b/>
          <w:bCs/>
        </w:rPr>
      </w:pPr>
    </w:p>
    <w:p w14:paraId="4E3B50F0" w14:textId="4192347C" w:rsidR="004D19B3" w:rsidRPr="000E14D6" w:rsidRDefault="004D19B3" w:rsidP="00A447A3">
      <w:pPr>
        <w:rPr>
          <w:rFonts w:asciiTheme="minorHAnsi" w:hAnsiTheme="minorHAnsi" w:cstheme="minorHAnsi"/>
        </w:rPr>
      </w:pPr>
      <w:r>
        <w:rPr>
          <w:rFonts w:asciiTheme="minorHAnsi" w:hAnsiTheme="minorHAnsi" w:cstheme="minorHAnsi"/>
        </w:rPr>
        <w:t xml:space="preserve">The anti-entropy algorithm </w:t>
      </w:r>
      <w:r w:rsidR="00C51402">
        <w:rPr>
          <w:rFonts w:asciiTheme="minorHAnsi" w:hAnsiTheme="minorHAnsi" w:cstheme="minorHAnsi"/>
        </w:rPr>
        <w:t xml:space="preserve">is run by each of the replicas. </w:t>
      </w:r>
      <w:r w:rsidR="000E14D6">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Pr>
          <w:rFonts w:asciiTheme="minorHAnsi" w:hAnsiTheme="minorHAnsi" w:cstheme="minorHAnsi"/>
        </w:rPr>
        <w:t>, it</w:t>
      </w:r>
      <w:r w:rsidR="00C51402">
        <w:rPr>
          <w:rFonts w:asciiTheme="minorHAnsi" w:hAnsiTheme="minorHAnsi" w:cstheme="minorHAnsi"/>
        </w:rPr>
        <w:t>:</w:t>
      </w:r>
    </w:p>
    <w:p w14:paraId="0656D55C" w14:textId="5EB62952" w:rsidR="00C51402" w:rsidRDefault="00C51402" w:rsidP="00C51402">
      <w:pPr>
        <w:pStyle w:val="ListParagraph"/>
        <w:numPr>
          <w:ilvl w:val="0"/>
          <w:numId w:val="6"/>
        </w:numPr>
        <w:rPr>
          <w:rFonts w:asciiTheme="minorHAnsi" w:hAnsiTheme="minorHAnsi" w:cstheme="minorHAnsi"/>
        </w:rPr>
      </w:pPr>
      <w:r>
        <w:rPr>
          <w:rFonts w:asciiTheme="minorHAnsi" w:hAnsiTheme="minorHAnsi" w:cstheme="minorHAnsi"/>
        </w:rPr>
        <w:t xml:space="preserve">Sends </w:t>
      </w:r>
      <w:r w:rsidR="000E14D6">
        <w:rPr>
          <w:rFonts w:asciiTheme="minorHAnsi" w:hAnsiTheme="minorHAnsi" w:cstheme="minorHAnsi"/>
        </w:rPr>
        <w:t xml:space="preserve">the </w:t>
      </w:r>
      <w:r w:rsidR="00F86522">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Pr>
          <w:rFonts w:asciiTheme="minorHAnsi" w:hAnsiTheme="minorHAnsi" w:cstheme="minorHAnsi"/>
        </w:rPr>
        <w:t xml:space="preserve"> to other replicas</w:t>
      </w:r>
    </w:p>
    <w:p w14:paraId="64E48EF9" w14:textId="4BD93938" w:rsidR="004D19B3" w:rsidRPr="00DF0B78" w:rsidRDefault="00EF50E0" w:rsidP="00577461">
      <w:pPr>
        <w:pStyle w:val="ListParagraph"/>
        <w:numPr>
          <w:ilvl w:val="0"/>
          <w:numId w:val="6"/>
        </w:numPr>
        <w:rPr>
          <w:rFonts w:asciiTheme="minorHAnsi" w:hAnsiTheme="minorHAnsi" w:cstheme="minorHAnsi"/>
          <w:b/>
          <w:bCs/>
        </w:rPr>
      </w:pPr>
      <w:r w:rsidRPr="00DF0B78">
        <w:rPr>
          <w:rFonts w:asciiTheme="minorHAnsi" w:hAnsiTheme="minorHAnsi" w:cstheme="minorHAnsi"/>
        </w:rPr>
        <w:lastRenderedPageBreak/>
        <w:t xml:space="preserve">Receives the state of other replicas and performs a </w:t>
      </w:r>
      <w:r w:rsidR="004F4B3B" w:rsidRPr="00DF0B78">
        <w:rPr>
          <w:rFonts w:asciiTheme="minorHAnsi" w:hAnsiTheme="minorHAnsi" w:cstheme="minorHAnsi"/>
        </w:rPr>
        <w:t>merge operation</w:t>
      </w:r>
      <w:r w:rsidR="00991196" w:rsidRPr="00DF0B78">
        <w:rPr>
          <w:rFonts w:asciiTheme="minorHAnsi" w:hAnsiTheme="minorHAnsi" w:cstheme="minorHAnsi"/>
        </w:rPr>
        <w:t xml:space="preserve"> to merge the received state into its own state.</w:t>
      </w:r>
      <w:r w:rsidR="00763349" w:rsidRPr="00DF0B78">
        <w:rPr>
          <w:rFonts w:asciiTheme="minorHAnsi" w:hAnsiTheme="minorHAnsi" w:cstheme="minorHAnsi"/>
        </w:rPr>
        <w:t xml:space="preserve"> </w:t>
      </w:r>
      <w:r w:rsidR="00DF0B78">
        <w:rPr>
          <w:rFonts w:asciiTheme="minorHAnsi" w:hAnsiTheme="minorHAnsi" w:cstheme="minorHAnsi"/>
        </w:rPr>
        <w:t>The merge operation is commutative, associative, and idempotent.</w:t>
      </w:r>
      <w:r w:rsidR="00B81A69">
        <w:rPr>
          <w:rFonts w:asciiTheme="minorHAnsi" w:hAnsiTheme="minorHAnsi" w:cstheme="minorHAnsi"/>
        </w:rPr>
        <w:t xml:space="preserve"> </w:t>
      </w:r>
      <w:r w:rsidR="00B81A69" w:rsidRPr="006228EC">
        <w:rPr>
          <w:rStyle w:val="FootnoteReference"/>
        </w:rPr>
        <w:footnoteReference w:id="58"/>
      </w:r>
      <w:r w:rsidR="00DF0B78">
        <w:rPr>
          <w:rFonts w:asciiTheme="minorHAnsi" w:hAnsiTheme="minorHAnsi" w:cstheme="minorHAnsi"/>
        </w:rPr>
        <w:t xml:space="preserve"> </w:t>
      </w:r>
    </w:p>
    <w:p w14:paraId="550D92D3" w14:textId="77777777" w:rsidR="004D19B3" w:rsidRDefault="004D19B3" w:rsidP="00A447A3">
      <w:pPr>
        <w:rPr>
          <w:rFonts w:asciiTheme="minorHAnsi" w:hAnsiTheme="minorHAnsi" w:cstheme="minorHAnsi"/>
          <w:b/>
          <w:bCs/>
        </w:rPr>
      </w:pPr>
    </w:p>
    <w:p w14:paraId="0B47B56E" w14:textId="237F062E" w:rsidR="00783BA0" w:rsidRDefault="005A021E" w:rsidP="00A447A3">
      <w:pPr>
        <w:rPr>
          <w:rFonts w:asciiTheme="minorHAnsi" w:hAnsiTheme="minorHAnsi" w:cstheme="minorHAnsi"/>
        </w:rPr>
      </w:pPr>
      <w:r>
        <w:rPr>
          <w:rFonts w:asciiTheme="minorHAnsi" w:hAnsiTheme="minorHAnsi" w:cstheme="minorHAnsi"/>
        </w:rPr>
        <w:t>Because quer</w:t>
      </w:r>
      <w:r w:rsidR="00844330">
        <w:rPr>
          <w:rFonts w:asciiTheme="minorHAnsi" w:hAnsiTheme="minorHAnsi" w:cstheme="minorHAnsi"/>
        </w:rPr>
        <w:t>y</w:t>
      </w:r>
      <w:r>
        <w:rPr>
          <w:rFonts w:asciiTheme="minorHAnsi" w:hAnsiTheme="minorHAnsi" w:cstheme="minorHAnsi"/>
        </w:rPr>
        <w:t xml:space="preserve"> and mutator</w:t>
      </w:r>
      <w:r w:rsidR="00844330">
        <w:rPr>
          <w:rFonts w:asciiTheme="minorHAnsi" w:hAnsiTheme="minorHAnsi" w:cstheme="minorHAnsi"/>
        </w:rPr>
        <w:t xml:space="preserve"> operations </w:t>
      </w:r>
      <w:r>
        <w:rPr>
          <w:rFonts w:asciiTheme="minorHAnsi" w:hAnsiTheme="minorHAnsi" w:cstheme="minorHAnsi"/>
        </w:rPr>
        <w:t xml:space="preserve">are performed on the local state of the replica and are executed without communication between replicas, </w:t>
      </w:r>
      <w:r w:rsidR="00615544">
        <w:rPr>
          <w:rFonts w:asciiTheme="minorHAnsi" w:hAnsiTheme="minorHAnsi" w:cstheme="minorHAnsi"/>
        </w:rPr>
        <w:t xml:space="preserve">concurrent </w:t>
      </w:r>
      <w:r w:rsidR="001852C8">
        <w:rPr>
          <w:rFonts w:asciiTheme="minorHAnsi" w:hAnsiTheme="minorHAnsi" w:cstheme="minorHAnsi"/>
        </w:rPr>
        <w:t xml:space="preserve">mutations </w:t>
      </w:r>
      <w:r w:rsidR="00621F7A">
        <w:rPr>
          <w:rFonts w:asciiTheme="minorHAnsi" w:hAnsiTheme="minorHAnsi" w:cstheme="minorHAnsi"/>
        </w:rPr>
        <w:t>causing replicas to diverge.</w:t>
      </w:r>
      <w:r w:rsidR="00E24D70">
        <w:rPr>
          <w:rFonts w:asciiTheme="minorHAnsi" w:hAnsiTheme="minorHAnsi" w:cstheme="minorHAnsi"/>
        </w:rPr>
        <w:t xml:space="preserve"> </w:t>
      </w:r>
      <w:r w:rsidR="00E24D70" w:rsidRPr="006228EC">
        <w:rPr>
          <w:rStyle w:val="FootnoteReference"/>
        </w:rPr>
        <w:footnoteReference w:id="59"/>
      </w:r>
      <w:r w:rsidR="00621F7A">
        <w:rPr>
          <w:rFonts w:asciiTheme="minorHAnsi" w:hAnsiTheme="minorHAnsi" w:cstheme="minorHAnsi"/>
        </w:rPr>
        <w:t xml:space="preserve"> </w:t>
      </w:r>
      <w:r w:rsidR="002E25E7">
        <w:rPr>
          <w:rFonts w:asciiTheme="minorHAnsi" w:hAnsiTheme="minorHAnsi" w:cstheme="minorHAnsi"/>
        </w:rPr>
        <w:t>C</w:t>
      </w:r>
      <w:r w:rsidR="003865D3">
        <w:rPr>
          <w:rFonts w:asciiTheme="minorHAnsi" w:hAnsiTheme="minorHAnsi" w:cstheme="minorHAnsi"/>
        </w:rPr>
        <w:t>onvergence is</w:t>
      </w:r>
      <w:r w:rsidR="002E25E7">
        <w:rPr>
          <w:rFonts w:asciiTheme="minorHAnsi" w:hAnsiTheme="minorHAnsi" w:cstheme="minorHAnsi"/>
        </w:rPr>
        <w:t xml:space="preserve"> </w:t>
      </w:r>
      <w:r w:rsidR="00FB1783">
        <w:rPr>
          <w:rFonts w:asciiTheme="minorHAnsi" w:hAnsiTheme="minorHAnsi" w:cstheme="minorHAnsi"/>
        </w:rPr>
        <w:t>eventually</w:t>
      </w:r>
      <w:r w:rsidR="003865D3">
        <w:rPr>
          <w:rFonts w:asciiTheme="minorHAnsi" w:hAnsiTheme="minorHAnsi" w:cstheme="minorHAnsi"/>
        </w:rPr>
        <w:t xml:space="preserve"> achieved through the anti-entropy </w:t>
      </w:r>
      <w:r w:rsidR="00FB1783">
        <w:rPr>
          <w:rFonts w:asciiTheme="minorHAnsi" w:hAnsiTheme="minorHAnsi" w:cstheme="minorHAnsi"/>
        </w:rPr>
        <w:t>algorithm</w:t>
      </w:r>
      <w:r w:rsidR="007B57C6">
        <w:rPr>
          <w:rFonts w:asciiTheme="minorHAnsi" w:hAnsiTheme="minorHAnsi" w:cstheme="minorHAnsi"/>
        </w:rPr>
        <w:t xml:space="preserve">, which allows </w:t>
      </w:r>
      <w:r w:rsidR="00B90269">
        <w:rPr>
          <w:rFonts w:asciiTheme="minorHAnsi" w:hAnsiTheme="minorHAnsi" w:cstheme="minorHAnsi"/>
        </w:rPr>
        <w:t xml:space="preserve">all </w:t>
      </w:r>
      <w:r w:rsidR="00DA7611">
        <w:rPr>
          <w:rFonts w:asciiTheme="minorHAnsi" w:hAnsiTheme="minorHAnsi" w:cstheme="minorHAnsi"/>
        </w:rPr>
        <w:t xml:space="preserve">replicas must receive </w:t>
      </w:r>
      <w:r w:rsidR="004F4F8F">
        <w:rPr>
          <w:rFonts w:asciiTheme="minorHAnsi" w:hAnsiTheme="minorHAnsi" w:cstheme="minorHAnsi"/>
        </w:rPr>
        <w:t>the results of all</w:t>
      </w:r>
      <w:r w:rsidR="00DA7611">
        <w:rPr>
          <w:rFonts w:asciiTheme="minorHAnsi" w:hAnsiTheme="minorHAnsi" w:cstheme="minorHAnsi"/>
        </w:rPr>
        <w:t xml:space="preserve"> </w:t>
      </w:r>
      <w:r w:rsidR="00DA7611" w:rsidRPr="00F01224">
        <w:rPr>
          <w:rFonts w:asciiTheme="minorHAnsi" w:hAnsiTheme="minorHAnsi" w:cstheme="minorHAnsi"/>
        </w:rPr>
        <w:t>mutator operations</w:t>
      </w:r>
      <w:r w:rsidR="00AD38D0">
        <w:rPr>
          <w:rFonts w:asciiTheme="minorHAnsi" w:hAnsiTheme="minorHAnsi" w:cstheme="minorHAnsi"/>
        </w:rPr>
        <w:t>.</w:t>
      </w:r>
      <w:r w:rsidR="008B7EE3">
        <w:rPr>
          <w:rFonts w:asciiTheme="minorHAnsi" w:hAnsiTheme="minorHAnsi" w:cstheme="minorHAnsi"/>
        </w:rPr>
        <w:t xml:space="preserve"> </w:t>
      </w:r>
      <w:r w:rsidR="008B7EE3" w:rsidRPr="00F01224">
        <w:rPr>
          <w:rFonts w:asciiTheme="minorHAnsi" w:hAnsiTheme="minorHAnsi" w:cstheme="minorHAnsi"/>
          <w:highlight w:val="yellow"/>
        </w:rPr>
        <w:t>WHY IS THIS TRUE? WHAT IF THERE IS ONE ADD X AND ONE REMOVE X TRANSACTION? LOOK AT THE DEF OF EVENTUAL CONVERGENCE</w:t>
      </w:r>
      <w:r w:rsidR="00DA7611" w:rsidRPr="00F01224">
        <w:rPr>
          <w:rFonts w:asciiTheme="minorHAnsi" w:hAnsiTheme="minorHAnsi" w:cstheme="minorHAnsi"/>
          <w:highlight w:val="yellow"/>
        </w:rPr>
        <w:t>.</w:t>
      </w:r>
      <w:r w:rsidR="00B93ADB" w:rsidRPr="00F01224">
        <w:rPr>
          <w:rFonts w:asciiTheme="minorHAnsi" w:hAnsiTheme="minorHAnsi" w:cstheme="minorHAnsi"/>
          <w:highlight w:val="yellow"/>
        </w:rPr>
        <w:t xml:space="preserve"> WE REQUIRE THE CAUSAL HISTORIES ARE THE SAME. MUST THEY BOTH BE PART OF THE CAUSAL HISTORY?</w:t>
      </w:r>
      <w:r w:rsidR="00F01224">
        <w:rPr>
          <w:rFonts w:asciiTheme="minorHAnsi" w:hAnsiTheme="minorHAnsi" w:cstheme="minorHAnsi"/>
        </w:rPr>
        <w:t xml:space="preserve"> </w:t>
      </w:r>
    </w:p>
    <w:p w14:paraId="09FA976C" w14:textId="77777777" w:rsidR="00970F7A" w:rsidRDefault="00970F7A" w:rsidP="00A447A3">
      <w:pPr>
        <w:rPr>
          <w:rFonts w:asciiTheme="minorHAnsi" w:hAnsiTheme="minorHAnsi" w:cstheme="minorHAnsi"/>
        </w:rPr>
      </w:pPr>
    </w:p>
    <w:p w14:paraId="7F3EDEAE" w14:textId="2EE7A938" w:rsidR="002C4F83" w:rsidRDefault="00F71738" w:rsidP="00A447A3">
      <w:pPr>
        <w:rPr>
          <w:rFonts w:asciiTheme="minorHAnsi" w:hAnsiTheme="minorHAnsi" w:cstheme="minorHAnsi"/>
        </w:rPr>
      </w:pPr>
      <w:r>
        <w:rPr>
          <w:rFonts w:asciiTheme="minorHAnsi" w:hAnsiTheme="minorHAnsi" w:cstheme="minorHAnsi"/>
        </w:rPr>
        <w:t xml:space="preserve">Before we prove </w:t>
      </w:r>
      <w:r w:rsidR="00975320">
        <w:rPr>
          <w:rFonts w:asciiTheme="minorHAnsi" w:hAnsiTheme="minorHAnsi" w:cstheme="minorHAnsi"/>
        </w:rPr>
        <w:t xml:space="preserve">that </w:t>
      </w:r>
      <w:proofErr w:type="spellStart"/>
      <w:r w:rsidR="00975320">
        <w:rPr>
          <w:rFonts w:asciiTheme="minorHAnsi" w:hAnsiTheme="minorHAnsi" w:cstheme="minorHAnsi"/>
        </w:rPr>
        <w:t>CvRDT’s</w:t>
      </w:r>
      <w:proofErr w:type="spellEnd"/>
      <w:r w:rsidR="00975320">
        <w:rPr>
          <w:rFonts w:asciiTheme="minorHAnsi" w:hAnsiTheme="minorHAnsi" w:cstheme="minorHAnsi"/>
        </w:rPr>
        <w:t xml:space="preserve"> converge, let us walk through a</w:t>
      </w:r>
      <w:r w:rsidR="00F735CC">
        <w:rPr>
          <w:rFonts w:asciiTheme="minorHAnsi" w:hAnsiTheme="minorHAnsi" w:cstheme="minorHAnsi"/>
        </w:rPr>
        <w:t xml:space="preserve"> State based </w:t>
      </w:r>
      <w:proofErr w:type="spellStart"/>
      <w:r w:rsidR="00F735CC">
        <w:rPr>
          <w:rFonts w:asciiTheme="minorHAnsi" w:hAnsiTheme="minorHAnsi" w:cstheme="minorHAnsi"/>
        </w:rPr>
        <w:t>CvRDT</w:t>
      </w:r>
      <w:proofErr w:type="spellEnd"/>
      <w:r w:rsidR="00F735CC">
        <w:rPr>
          <w:rFonts w:asciiTheme="minorHAnsi" w:hAnsiTheme="minorHAnsi" w:cstheme="minorHAnsi"/>
        </w:rPr>
        <w:t xml:space="preserve"> </w:t>
      </w:r>
      <w:r w:rsidR="00776971">
        <w:rPr>
          <w:rFonts w:asciiTheme="minorHAnsi" w:hAnsiTheme="minorHAnsi" w:cstheme="minorHAnsi"/>
        </w:rPr>
        <w:t>grow</w:t>
      </w:r>
      <w:r w:rsidR="0033336A">
        <w:rPr>
          <w:rFonts w:asciiTheme="minorHAnsi" w:hAnsiTheme="minorHAnsi" w:cstheme="minorHAnsi"/>
        </w:rPr>
        <w:t xml:space="preserve">-only </w:t>
      </w:r>
      <w:r w:rsidR="006349F1">
        <w:rPr>
          <w:rFonts w:asciiTheme="minorHAnsi" w:hAnsiTheme="minorHAnsi" w:cstheme="minorHAnsi"/>
        </w:rPr>
        <w:t>set</w:t>
      </w:r>
      <w:r w:rsidR="0081347C">
        <w:rPr>
          <w:rFonts w:asciiTheme="minorHAnsi" w:hAnsiTheme="minorHAnsi" w:cstheme="minorHAnsi"/>
        </w:rPr>
        <w:t xml:space="preserve"> with the following specification:</w:t>
      </w:r>
      <w:r w:rsidR="000B13EE">
        <w:rPr>
          <w:rFonts w:asciiTheme="minorHAnsi" w:hAnsiTheme="minorHAnsi" w:cstheme="minorHAnsi"/>
        </w:rPr>
        <w:t xml:space="preserve"> </w:t>
      </w:r>
      <w:r w:rsidR="000B13EE" w:rsidRPr="006228EC">
        <w:rPr>
          <w:rStyle w:val="FootnoteReference"/>
        </w:rPr>
        <w:footnoteReference w:id="60"/>
      </w:r>
      <w:r w:rsidR="00975320">
        <w:rPr>
          <w:rFonts w:asciiTheme="minorHAnsi" w:hAnsiTheme="minorHAnsi" w:cstheme="minorHAnsi"/>
        </w:rPr>
        <w:t xml:space="preserve"> </w:t>
      </w:r>
    </w:p>
    <w:p w14:paraId="4EDFA4E1" w14:textId="74C536A8" w:rsidR="004A2469" w:rsidRDefault="004A2469" w:rsidP="00A447A3">
      <w:pPr>
        <w:rPr>
          <w:rFonts w:asciiTheme="minorHAnsi" w:hAnsiTheme="minorHAnsi" w:cstheme="minorHAnsi"/>
        </w:rPr>
      </w:pPr>
    </w:p>
    <w:p w14:paraId="53A7FB19" w14:textId="638E885F" w:rsidR="00DE6EE0"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660066"/>
        </w:rPr>
        <w:t>Class</w:t>
      </w:r>
      <w:r>
        <w:rPr>
          <w:color w:val="000000"/>
        </w:rPr>
        <w:t xml:space="preserve"> </w:t>
      </w:r>
      <w:r w:rsidR="00B51680">
        <w:rPr>
          <w:color w:val="660066"/>
        </w:rPr>
        <w:t>GrowOnlySet</w:t>
      </w:r>
      <w:r w:rsidR="00C003F6">
        <w:rPr>
          <w:color w:val="660066"/>
        </w:rPr>
        <w:t>Replica</w:t>
      </w:r>
      <w:r>
        <w:rPr>
          <w:color w:val="666600"/>
        </w:rPr>
        <w:t>:</w:t>
      </w:r>
    </w:p>
    <w:p w14:paraId="16B15F22" w14:textId="77777777" w:rsidR="00DF3F17"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w:t>
      </w:r>
      <w:r w:rsidRPr="00B51680">
        <w:rPr>
          <w:color w:val="000000"/>
        </w:rPr>
        <w:t> </w:t>
      </w:r>
      <w:r w:rsidR="00DF3F17" w:rsidRPr="00DF3F17">
        <w:rPr>
          <w:color w:val="000000"/>
        </w:rPr>
        <w:t> </w:t>
      </w:r>
    </w:p>
    <w:p w14:paraId="28BBF9C4" w14:textId="48717524" w:rsidR="00DF3F17" w:rsidRPr="00DE6EE0"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sidR="00567EF2">
        <w:rPr>
          <w:color w:val="880000"/>
        </w:rPr>
        <w:t>The Set of values stored by this replica</w:t>
      </w:r>
    </w:p>
    <w:p w14:paraId="0191C1DC" w14:textId="1497C5F8" w:rsidR="00B51680"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Set{} V;</w:t>
      </w:r>
    </w:p>
    <w:p w14:paraId="4955CBF9" w14:textId="77777777" w:rsidR="001C7812"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1D927743" w14:textId="3EAAA9E5" w:rsidR="001C7812" w:rsidRPr="00B51680"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An Add element mutator which adds the element e to V</w:t>
      </w:r>
    </w:p>
    <w:p w14:paraId="4B875060" w14:textId="66E8FE4D" w:rsidR="00DE6EE0" w:rsidRPr="00DE6EE0"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xml:space="preserve">  Mutators</w:t>
      </w:r>
      <w:r w:rsidR="00DE6EE0">
        <w:rPr>
          <w:color w:val="000000"/>
        </w:rPr>
        <w:t>:</w:t>
      </w:r>
    </w:p>
    <w:p w14:paraId="5D999A39" w14:textId="5DFDBED2" w:rsidR="004919F9"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Add</w:t>
      </w:r>
      <w:r>
        <w:rPr>
          <w:color w:val="000000"/>
        </w:rPr>
        <w:t>(</w:t>
      </w:r>
      <w:r w:rsidR="00B51680">
        <w:rPr>
          <w:color w:val="000000"/>
        </w:rPr>
        <w:t>element e</w:t>
      </w:r>
      <w:r>
        <w:rPr>
          <w:color w:val="000000"/>
        </w:rPr>
        <w:t>)</w:t>
      </w:r>
      <w:r w:rsidR="00B51680">
        <w:rPr>
          <w:color w:val="000000"/>
        </w:rPr>
        <w:t>: V &lt;- V U {e}</w:t>
      </w:r>
      <w:r>
        <w:t xml:space="preserve"> </w:t>
      </w:r>
    </w:p>
    <w:p w14:paraId="4B7BFE5F"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7B37C731" w14:textId="37CCA60B" w:rsidR="004919F9"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A Lookup query which returns true if e is in V</w:t>
      </w:r>
    </w:p>
    <w:p w14:paraId="1B9A4729" w14:textId="29EA650B" w:rsidR="004919F9" w:rsidRDefault="00B5168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Query</w:t>
      </w:r>
      <w:r w:rsidR="004919F9">
        <w:t>:</w:t>
      </w:r>
    </w:p>
    <w:p w14:paraId="3F8526B4" w14:textId="7280CDE4" w:rsidR="004919F9"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00B51680">
        <w:t>Lookup</w:t>
      </w:r>
      <w:r>
        <w:t>(</w:t>
      </w:r>
      <w:r w:rsidR="00B51680">
        <w:t>element e</w:t>
      </w:r>
      <w:r>
        <w:t xml:space="preserve">): returns </w:t>
      </w:r>
      <w:r w:rsidR="00B51680">
        <w:t xml:space="preserve">e </w:t>
      </w:r>
      <m:oMath>
        <m:r>
          <w:rPr>
            <w:rFonts w:ascii="Cambria Math" w:hAnsi="Cambria Math" w:cstheme="minorHAnsi"/>
          </w:rPr>
          <m:t>∈</m:t>
        </m:r>
      </m:oMath>
      <w:r w:rsidR="00B51680">
        <w:t xml:space="preserve"> V</w:t>
      </w:r>
    </w:p>
    <w:p w14:paraId="52679FE9"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5ACC953F" w14:textId="19FB927E" w:rsidR="00E219BF"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The Anti-Entropy Algorithms</w:t>
      </w:r>
    </w:p>
    <w:p w14:paraId="6F8AD61F" w14:textId="05365C35" w:rsidR="00E219BF" w:rsidRDefault="00FA393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Anti-Entropy:</w:t>
      </w:r>
    </w:p>
    <w:p w14:paraId="117C0425" w14:textId="77777777" w:rsidR="00CA04CA"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D555C17" w14:textId="4A097AB5"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 xml:space="preserve">Merges the </w:t>
      </w:r>
      <w:r w:rsidR="00CA04CA">
        <w:rPr>
          <w:color w:val="880000"/>
        </w:rPr>
        <w:t>state of a different replica into V</w:t>
      </w:r>
    </w:p>
    <w:p w14:paraId="1CFCD800" w14:textId="475F4D55" w:rsidR="00CA04CA"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roofErr w:type="gramStart"/>
      <w:r>
        <w:t>Merge(</w:t>
      </w:r>
      <w:proofErr w:type="spellStart"/>
      <w:proofErr w:type="gramEnd"/>
      <w:r w:rsidR="007A5032">
        <w:t>Replica</w:t>
      </w:r>
      <w:r w:rsidR="00CA04CA">
        <w:t>State</w:t>
      </w:r>
      <w:proofErr w:type="spellEnd"/>
      <w:r w:rsidR="007A5032">
        <w:t xml:space="preserve"> </w:t>
      </w:r>
      <w:r w:rsidR="0000405F">
        <w:t>V’</w:t>
      </w:r>
      <w:r>
        <w:t>):</w:t>
      </w:r>
      <w:r w:rsidR="004B38B7">
        <w:t xml:space="preserve"> </w:t>
      </w:r>
      <w:r>
        <w:t xml:space="preserve"> </w:t>
      </w:r>
      <w:r w:rsidR="007A5032">
        <w:t xml:space="preserve">V &lt;- V U </w:t>
      </w:r>
      <w:r w:rsidR="0000405F">
        <w:t>V’</w:t>
      </w:r>
    </w:p>
    <w:p w14:paraId="60BA46D4" w14:textId="77777777" w:rsidR="00CA04CA" w:rsidRP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3DAA65A" w14:textId="62C18693" w:rsid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880000"/>
        </w:rPr>
        <w:t xml:space="preserve">  </w:t>
      </w:r>
      <w:r w:rsidRPr="00DF3F17">
        <w:rPr>
          <w:color w:val="880000"/>
        </w:rPr>
        <w:t xml:space="preserve">/// </w:t>
      </w:r>
      <w:r>
        <w:rPr>
          <w:color w:val="880000"/>
        </w:rPr>
        <w:t xml:space="preserve">Sends </w:t>
      </w:r>
      <w:r w:rsidR="00210DA2">
        <w:rPr>
          <w:color w:val="880000"/>
        </w:rPr>
        <w:t>V to another replica for merging</w:t>
      </w:r>
    </w:p>
    <w:p w14:paraId="51C905C2" w14:textId="2EA9D6FF" w:rsidR="00DF3F17"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t xml:space="preserve">  SendState(Replica r): r.Merge(this</w:t>
      </w:r>
      <w:r w:rsidR="00210DA2">
        <w:t>.V</w:t>
      </w:r>
      <w:r>
        <w:t>)</w:t>
      </w:r>
    </w:p>
    <w:p w14:paraId="42F99747" w14:textId="19643DBD" w:rsidR="00DF3F17"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w:t>
      </w:r>
    </w:p>
    <w:p w14:paraId="31AFB976" w14:textId="3975C0A7" w:rsidR="00C04A56" w:rsidRDefault="00C04A56" w:rsidP="00C04A56"/>
    <w:p w14:paraId="756C921E" w14:textId="7B7F3898" w:rsidR="00BF0FDD" w:rsidRDefault="00BF0FDD" w:rsidP="00C04A56">
      <w:r w:rsidRPr="00221B12">
        <w:rPr>
          <w:highlight w:val="yellow"/>
        </w:rPr>
        <w:t xml:space="preserve">Checkout </w:t>
      </w:r>
      <w:r w:rsidR="0090172A" w:rsidRPr="00221B12">
        <w:rPr>
          <w:highlight w:val="yellow"/>
        </w:rPr>
        <w:t xml:space="preserve">page 22 a </w:t>
      </w:r>
      <w:proofErr w:type="spellStart"/>
      <w:r w:rsidR="0090172A" w:rsidRPr="00221B12">
        <w:rPr>
          <w:highlight w:val="yellow"/>
        </w:rPr>
        <w:t>comprehsnevie</w:t>
      </w:r>
      <w:proofErr w:type="spellEnd"/>
      <w:r w:rsidR="0090172A" w:rsidRPr="00221B12">
        <w:rPr>
          <w:highlight w:val="yellow"/>
        </w:rPr>
        <w:t xml:space="preserve"> study. They use compare and merges on S at T. Check that out and make sure the above specification is correct.</w:t>
      </w:r>
      <w:r w:rsidR="0090172A">
        <w:t xml:space="preserve"> </w:t>
      </w:r>
    </w:p>
    <w:p w14:paraId="5AAB19F3" w14:textId="710F6D7F" w:rsidR="00221B12" w:rsidRDefault="00221B12" w:rsidP="00C04A56"/>
    <w:p w14:paraId="1EAD1915" w14:textId="2AAF0F9B" w:rsidR="000F42D1" w:rsidRDefault="00531043" w:rsidP="00C04A56">
      <w:r>
        <w:t>Intuitively</w:t>
      </w:r>
      <w:r w:rsidR="00221B12">
        <w:t>, it makes sense that a grow only set can be implemented as a CRDT.</w:t>
      </w:r>
      <w:r>
        <w:t xml:space="preserve"> Because grow only sets are not ordered, the sequence of updates to the set has no effect on the final state of the </w:t>
      </w:r>
      <w:r>
        <w:lastRenderedPageBreak/>
        <w:t>set. Therefore, as long as each replica sees each update, the sets will eventually have the same state.</w:t>
      </w:r>
      <w:r w:rsidR="000F42D1">
        <w:t xml:space="preserve"> Let us map this CRDT schema to our previously developed definition. </w:t>
      </w:r>
      <w:r w:rsidR="005448F1">
        <w:t xml:space="preserve">The </w:t>
      </w:r>
      <w:proofErr w:type="spellStart"/>
      <w:r w:rsidR="005448F1">
        <w:t>GrowOnlySetReplica</w:t>
      </w:r>
      <w:proofErr w:type="spellEnd"/>
      <w:r w:rsidR="005448F1">
        <w:t xml:space="preserve"> above has local state, the Set V. It also has mutator and query functions, Add and Lookup. </w:t>
      </w:r>
      <w:r w:rsidR="0000405F">
        <w:t xml:space="preserve">Finally, it has an anti-entropy system that allows the replicas to converge. The </w:t>
      </w:r>
      <w:proofErr w:type="spellStart"/>
      <w:r w:rsidR="0000405F">
        <w:t>GrowOnlySetReplica</w:t>
      </w:r>
      <w:proofErr w:type="spellEnd"/>
      <w:r w:rsidR="0000405F">
        <w:t xml:space="preserve"> uses a Merge function which takes another replica’s state as an argument and updates the current replica’s state to be the union of the current replica’s state and the argument state. It also has a </w:t>
      </w:r>
      <w:proofErr w:type="spellStart"/>
      <w:r w:rsidR="0000405F">
        <w:t>SendState</w:t>
      </w:r>
      <w:proofErr w:type="spellEnd"/>
      <w:r w:rsidR="0000405F">
        <w:t xml:space="preserve"> function which call the Merge function on a different replica. </w:t>
      </w:r>
    </w:p>
    <w:p w14:paraId="18F683EE" w14:textId="442FF40A" w:rsidR="00575CBB" w:rsidRDefault="00575CBB" w:rsidP="00C04A56"/>
    <w:p w14:paraId="7D55B308" w14:textId="77777777" w:rsidR="008E4854" w:rsidRDefault="00575CBB" w:rsidP="00C04A56">
      <w:r>
        <w:t xml:space="preserve">Although this is a very trivial example, </w:t>
      </w:r>
      <w:r w:rsidR="002C4732">
        <w:t xml:space="preserve">CRDT’s get much more complicated. But before looking at those more complicated structures, lets formally prove that </w:t>
      </w:r>
      <w:proofErr w:type="spellStart"/>
      <w:r w:rsidR="002C4732">
        <w:t>CvRDT’s</w:t>
      </w:r>
      <w:proofErr w:type="spellEnd"/>
      <w:r w:rsidR="002C4732">
        <w:t xml:space="preserve"> do indeed converge. </w:t>
      </w:r>
      <w:r w:rsidR="008E4854">
        <w:t xml:space="preserve">As Shapiro et al. do, we will prove the following claim: </w:t>
      </w:r>
    </w:p>
    <w:p w14:paraId="44FCE44E" w14:textId="77777777" w:rsidR="008E4854" w:rsidRDefault="008E4854" w:rsidP="00C04A56"/>
    <w:p w14:paraId="7EB1EE68" w14:textId="73E34E58" w:rsidR="00575CBB" w:rsidRDefault="008E4854" w:rsidP="00C04A56">
      <w:r>
        <w:rPr>
          <w:b/>
          <w:bCs/>
        </w:rPr>
        <w:t xml:space="preserve">Proposition 1: </w:t>
      </w:r>
      <w:r>
        <w:t xml:space="preserve">Any two replicas </w:t>
      </w:r>
      <w:r w:rsidR="00796DB2">
        <w:t xml:space="preserve">of a </w:t>
      </w:r>
      <w:proofErr w:type="spellStart"/>
      <w:r w:rsidR="00796DB2">
        <w:t>CvRDT</w:t>
      </w:r>
      <w:proofErr w:type="spellEnd"/>
      <w:r w:rsidR="00796DB2">
        <w:t xml:space="preserve"> eventually converge assuming that each replica eventually receives all updates.</w:t>
      </w:r>
      <w:r w:rsidR="007F55E5" w:rsidRPr="006228EC">
        <w:rPr>
          <w:rStyle w:val="FootnoteReference"/>
        </w:rPr>
        <w:footnoteReference w:id="61"/>
      </w:r>
      <w:r w:rsidR="00796DB2">
        <w:t xml:space="preserve"> </w:t>
      </w:r>
    </w:p>
    <w:p w14:paraId="72417FCD" w14:textId="3F0CA460" w:rsidR="00D70002" w:rsidRDefault="00D70002" w:rsidP="00C04A56"/>
    <w:p w14:paraId="00FA525E" w14:textId="10965E3C" w:rsidR="00E020E6" w:rsidRDefault="00E020E6" w:rsidP="00C04A56">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Given our liveness assumption, they will exchange states at some point either by exchanging them directly with each other or exchanging them indirectly, using other replicas as intermediaries</w:t>
      </w:r>
      <w:r w:rsidR="005D3C85">
        <w:t xml:space="preserve">. </w:t>
      </w:r>
      <w:r w:rsidR="003C7E8C">
        <w:t xml:space="preserve">Because </w:t>
      </w:r>
      <w:r w:rsidR="00D90123">
        <w:t xml:space="preserve">the </w:t>
      </w:r>
      <w:proofErr w:type="spellStart"/>
      <w:r w:rsidR="00D90123">
        <w:t>CvRDT</w:t>
      </w:r>
      <w:r w:rsidR="00766AD5">
        <w:t>’s</w:t>
      </w:r>
      <w:proofErr w:type="spellEnd"/>
      <w:r w:rsidR="00766AD5">
        <w:t xml:space="preserve"> state forms a monotonic semilattice, it is always possible for the replicas to merge states. </w:t>
      </w:r>
      <w:r w:rsidR="004B359B">
        <w:t xml:space="preserve">Therefore, by the </w:t>
      </w:r>
      <w:r w:rsidR="004B36F3">
        <w:t xml:space="preserve">definition 2.1 of causal history, </w:t>
      </w:r>
      <w:r w:rsidR="004B359B">
        <w:t xml:space="preserve">afte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811A2C">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811A2C">
        <w:t xml:space="preserve"> will have the same causal history. </w:t>
      </w:r>
      <w:r w:rsidR="00B55311">
        <w:t xml:space="preserve">Therefore, by the commutativity </w:t>
      </w:r>
      <w:r w:rsidR="009E0ADA">
        <w:t xml:space="preserve">of the least upper bound, </w:t>
      </w:r>
      <w:r w:rsidR="00552C7E">
        <w:t xml:space="preserve">both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52C7E">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52C7E">
        <w:t xml:space="preserve"> will have the sam</w:t>
      </w:r>
      <w:r w:rsidR="00F5115F">
        <w:t>e</w:t>
      </w:r>
      <w:r w:rsidR="00552C7E">
        <w:t xml:space="preserve"> abstract state. </w:t>
      </w:r>
      <w:r w:rsidR="00F5115F">
        <w:t xml:space="preserve">Therefore, if we refer back to definition 2.2 of eventual convergence, </w:t>
      </w:r>
      <w:r w:rsidR="00F241FE">
        <w:t xml:space="preserve">because we have satisfied both necessary properties, </w:t>
      </w:r>
      <w:r w:rsidR="00E9054F">
        <w:t xml:space="preserve">we have proven that this </w:t>
      </w:r>
      <w:proofErr w:type="spellStart"/>
      <w:r w:rsidR="00E9054F">
        <w:t>CvRDT</w:t>
      </w:r>
      <w:proofErr w:type="spellEnd"/>
      <w:r w:rsidR="00E9054F">
        <w:t xml:space="preserve"> will eventually converge. </w:t>
      </w:r>
      <w:r w:rsidR="00DF5665" w:rsidRPr="006228EC">
        <w:rPr>
          <w:rStyle w:val="FootnoteReference"/>
        </w:rPr>
        <w:footnoteReference w:id="62"/>
      </w:r>
    </w:p>
    <w:p w14:paraId="73A9E91A" w14:textId="58608B52" w:rsidR="007C79D6" w:rsidRDefault="007C79D6" w:rsidP="00C04A56"/>
    <w:p w14:paraId="0ACDB2D1" w14:textId="1051B03B" w:rsidR="007C79D6" w:rsidRDefault="007C79D6" w:rsidP="00C04A56"/>
    <w:p w14:paraId="1255DC8C" w14:textId="7306063D" w:rsidR="007C79D6" w:rsidRDefault="007C79D6" w:rsidP="007C79D6">
      <w:pPr>
        <w:rPr>
          <w:rFonts w:asciiTheme="minorHAnsi" w:hAnsiTheme="minorHAnsi" w:cstheme="minorHAnsi"/>
          <w:b/>
          <w:bCs/>
        </w:rPr>
      </w:pPr>
      <w:r>
        <w:rPr>
          <w:rFonts w:asciiTheme="minorHAnsi" w:hAnsiTheme="minorHAnsi" w:cstheme="minorHAnsi"/>
          <w:b/>
          <w:bCs/>
        </w:rPr>
        <w:t>Operation-based or Commutative Replicated Data Type (</w:t>
      </w:r>
      <w:proofErr w:type="spellStart"/>
      <w:r>
        <w:rPr>
          <w:rFonts w:asciiTheme="minorHAnsi" w:hAnsiTheme="minorHAnsi" w:cstheme="minorHAnsi"/>
          <w:b/>
          <w:bCs/>
        </w:rPr>
        <w:t>CmRDT</w:t>
      </w:r>
      <w:proofErr w:type="spellEnd"/>
      <w:r>
        <w:rPr>
          <w:rFonts w:asciiTheme="minorHAnsi" w:hAnsiTheme="minorHAnsi" w:cstheme="minorHAnsi"/>
          <w:b/>
          <w:bCs/>
        </w:rPr>
        <w:t>)</w:t>
      </w:r>
    </w:p>
    <w:p w14:paraId="492A4134" w14:textId="7C4994E9" w:rsidR="00B53CAA" w:rsidRDefault="00B53CAA" w:rsidP="007C79D6">
      <w:pPr>
        <w:rPr>
          <w:rFonts w:asciiTheme="minorHAnsi" w:hAnsiTheme="minorHAnsi" w:cstheme="minorHAnsi"/>
        </w:rPr>
      </w:pPr>
    </w:p>
    <w:p w14:paraId="3BCFF442" w14:textId="77777777" w:rsidR="001C7CE3" w:rsidRDefault="00B53CAA" w:rsidP="007C79D6">
      <w:pPr>
        <w:rPr>
          <w:rFonts w:asciiTheme="minorHAnsi" w:hAnsiTheme="minorHAnsi" w:cstheme="minorHAnsi"/>
        </w:rPr>
      </w:pPr>
      <w:r>
        <w:rPr>
          <w:rFonts w:asciiTheme="minorHAnsi" w:hAnsiTheme="minorHAnsi" w:cstheme="minorHAnsi"/>
        </w:rPr>
        <w:t xml:space="preserve">Operation-based replicated data types are another structure of CRDT. </w:t>
      </w:r>
      <w:r w:rsidR="000158EE">
        <w:rPr>
          <w:rFonts w:asciiTheme="minorHAnsi" w:hAnsiTheme="minorHAnsi" w:cstheme="minorHAnsi"/>
        </w:rPr>
        <w:t xml:space="preserve">Again, let us turn to the words of </w:t>
      </w:r>
      <w:proofErr w:type="spellStart"/>
      <w:r w:rsidR="000158EE">
        <w:rPr>
          <w:rFonts w:asciiTheme="minorHAnsi" w:hAnsiTheme="minorHAnsi" w:cstheme="minorHAnsi"/>
        </w:rPr>
        <w:t>Baquero</w:t>
      </w:r>
      <w:proofErr w:type="spellEnd"/>
      <w:r w:rsidR="000158EE">
        <w:rPr>
          <w:rFonts w:asciiTheme="minorHAnsi" w:hAnsiTheme="minorHAnsi" w:cstheme="minorHAnsi"/>
        </w:rPr>
        <w:t xml:space="preserve"> et al. to begin our analysis of operation-based replicated data types. </w:t>
      </w:r>
      <w:r w:rsidR="001459FA">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he operation, which is then shipped to all replicas. Once received, the representation of the operation is applied remotely using effect. Different replicas are guaranteed to converge [as long as all messages are eventually </w:t>
      </w:r>
      <w:r w:rsidR="00853C90">
        <w:rPr>
          <w:rFonts w:asciiTheme="minorHAnsi" w:hAnsiTheme="minorHAnsi" w:cstheme="minorHAnsi"/>
        </w:rPr>
        <w:t>propagated</w:t>
      </w:r>
      <w:r w:rsidR="001459FA">
        <w:rPr>
          <w:rFonts w:asciiTheme="minorHAnsi" w:hAnsiTheme="minorHAnsi" w:cstheme="minorHAnsi"/>
        </w:rPr>
        <w:t xml:space="preserve"> and received by all other replicas] and effect is designed to be commutative for concurrent operations.</w:t>
      </w:r>
      <w:r w:rsidR="004B37BC">
        <w:rPr>
          <w:rFonts w:asciiTheme="minorHAnsi" w:hAnsiTheme="minorHAnsi" w:cstheme="minorHAnsi"/>
        </w:rPr>
        <w:t>”</w:t>
      </w:r>
      <w:r w:rsidR="001459FA">
        <w:rPr>
          <w:rFonts w:asciiTheme="minorHAnsi" w:hAnsiTheme="minorHAnsi" w:cstheme="minorHAnsi"/>
        </w:rPr>
        <w:t xml:space="preserve"> </w:t>
      </w:r>
      <w:r w:rsidR="00853C90" w:rsidRPr="006228EC">
        <w:rPr>
          <w:rStyle w:val="FootnoteReference"/>
        </w:rPr>
        <w:footnoteReference w:id="63"/>
      </w:r>
    </w:p>
    <w:p w14:paraId="4BA01C68" w14:textId="77777777" w:rsidR="001C7CE3" w:rsidRDefault="001C7CE3" w:rsidP="001C7CE3">
      <w:pPr>
        <w:keepNext/>
        <w:jc w:val="center"/>
      </w:pPr>
      <w:r>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9">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02AA4160" w:rsidR="00B53CAA" w:rsidRDefault="001C7CE3" w:rsidP="001C7CE3">
      <w:pPr>
        <w:pStyle w:val="Caption"/>
        <w:jc w:val="center"/>
        <w:rPr>
          <w:rFonts w:asciiTheme="minorHAnsi" w:hAnsiTheme="minorHAnsi" w:cstheme="minorHAnsi"/>
        </w:rPr>
      </w:pPr>
      <w:r>
        <w:t xml:space="preserve">Figure </w:t>
      </w:r>
      <w:fldSimple w:instr=" SEQ Figure \* ARABIC ">
        <w:r w:rsidR="00054E91">
          <w:rPr>
            <w:noProof/>
          </w:rPr>
          <w:t>2</w:t>
        </w:r>
      </w:fldSimple>
      <w:r>
        <w:t xml:space="preserve">: The general scheme of an operation-based conflict free replicated data type. Source: Pure Operation-Based Replicated Data Types by </w:t>
      </w:r>
      <w:proofErr w:type="spellStart"/>
      <w:r>
        <w:t>Baquero</w:t>
      </w:r>
      <w:proofErr w:type="spellEnd"/>
      <w:r>
        <w:t xml:space="preserve"> et al.</w:t>
      </w:r>
    </w:p>
    <w:p w14:paraId="7B628E09" w14:textId="0EEFDD7E" w:rsidR="002C75AE" w:rsidRDefault="002C75AE" w:rsidP="007C79D6">
      <w:pPr>
        <w:rPr>
          <w:rFonts w:asciiTheme="minorHAnsi" w:hAnsiTheme="minorHAnsi" w:cstheme="minorHAnsi"/>
        </w:rPr>
      </w:pPr>
    </w:p>
    <w:p w14:paraId="55401389" w14:textId="32FF4E35" w:rsidR="000901BA" w:rsidRDefault="00586B4A" w:rsidP="007C79D6">
      <w:pPr>
        <w:rPr>
          <w:rFonts w:asciiTheme="minorHAnsi" w:hAnsiTheme="minorHAnsi" w:cstheme="minorHAnsi"/>
        </w:rPr>
      </w:pPr>
      <w:r>
        <w:rPr>
          <w:rFonts w:asciiTheme="minorHAnsi" w:hAnsiTheme="minorHAnsi" w:cstheme="minorHAnsi"/>
        </w:rPr>
        <w:t>O</w:t>
      </w:r>
      <w:r w:rsidR="000901BA">
        <w:rPr>
          <w:rFonts w:asciiTheme="minorHAnsi" w:hAnsiTheme="minorHAnsi" w:cstheme="minorHAnsi"/>
        </w:rPr>
        <w:t>peration-based conflict free replicated data type</w:t>
      </w:r>
      <w:r>
        <w:rPr>
          <w:rFonts w:asciiTheme="minorHAnsi" w:hAnsiTheme="minorHAnsi" w:cstheme="minorHAnsi"/>
        </w:rPr>
        <w:t>s have four key components,</w:t>
      </w:r>
      <w:r w:rsidR="008C79B4">
        <w:rPr>
          <w:rFonts w:asciiTheme="minorHAnsi" w:hAnsiTheme="minorHAnsi" w:cstheme="minorHAnsi"/>
        </w:rPr>
        <w:t xml:space="preserve"> its state, and three functions – prepare, effect, and evaluate.</w:t>
      </w:r>
      <w:r w:rsidR="00010639">
        <w:rPr>
          <w:rStyle w:val="FootnoteReference"/>
          <w:rFonts w:asciiTheme="minorHAnsi" w:hAnsiTheme="minorHAnsi" w:cstheme="minorHAnsi"/>
        </w:rPr>
        <w:footnoteReference w:id="64"/>
      </w:r>
      <w:r w:rsidR="00010639">
        <w:rPr>
          <w:rFonts w:asciiTheme="minorHAnsi" w:hAnsiTheme="minorHAnsi" w:cstheme="minorHAnsi"/>
        </w:rPr>
        <w:t xml:space="preserve"> </w:t>
      </w:r>
      <w:r w:rsidR="009C63FE" w:rsidRPr="009C63FE">
        <w:rPr>
          <w:rFonts w:asciiTheme="minorHAnsi" w:hAnsiTheme="minorHAnsi" w:cstheme="minorHAnsi"/>
          <w:highlight w:val="yellow"/>
        </w:rPr>
        <w:t>ADD MORE DETAIL ABOUT THE PREPARE AND EFFECT OPERATIONS</w:t>
      </w:r>
      <w:r w:rsidR="009C63FE">
        <w:rPr>
          <w:rFonts w:asciiTheme="minorHAnsi" w:hAnsiTheme="minorHAnsi" w:cstheme="minorHAnsi"/>
        </w:rPr>
        <w:t xml:space="preserve">. </w:t>
      </w:r>
      <w:r w:rsidR="004F4893">
        <w:rPr>
          <w:rFonts w:asciiTheme="minorHAnsi" w:hAnsiTheme="minorHAnsi" w:cstheme="minorHAnsi"/>
        </w:rPr>
        <w:t>The evaluation operation takes as arguments a specific query and state and return the result of running the query on the given the state.</w:t>
      </w:r>
      <w:r w:rsidR="00D5100A">
        <w:rPr>
          <w:rFonts w:asciiTheme="minorHAnsi" w:hAnsiTheme="minorHAnsi" w:cstheme="minorHAnsi"/>
        </w:rPr>
        <w:t xml:space="preserve"> </w:t>
      </w:r>
      <w:r w:rsidR="00D5100A">
        <w:rPr>
          <w:rStyle w:val="FootnoteReference"/>
          <w:rFonts w:asciiTheme="minorHAnsi" w:hAnsiTheme="minorHAnsi" w:cstheme="minorHAnsi"/>
        </w:rPr>
        <w:footnoteReference w:id="65"/>
      </w:r>
      <w:r w:rsidR="004F4893">
        <w:rPr>
          <w:rFonts w:asciiTheme="minorHAnsi" w:hAnsiTheme="minorHAnsi" w:cstheme="minorHAnsi"/>
        </w:rPr>
        <w:t xml:space="preserve"> </w:t>
      </w:r>
    </w:p>
    <w:p w14:paraId="540C0556" w14:textId="77777777" w:rsidR="000901BA" w:rsidRDefault="000901BA" w:rsidP="007C79D6">
      <w:pPr>
        <w:rPr>
          <w:rFonts w:asciiTheme="minorHAnsi" w:hAnsiTheme="minorHAnsi" w:cstheme="minorHAnsi"/>
        </w:rPr>
      </w:pPr>
    </w:p>
    <w:p w14:paraId="2310E5BE" w14:textId="163A423E" w:rsidR="002C75AE" w:rsidRDefault="002C75AE" w:rsidP="007C79D6">
      <w:pPr>
        <w:rPr>
          <w:rFonts w:asciiTheme="minorHAnsi" w:hAnsiTheme="minorHAnsi" w:cstheme="minorHAnsi"/>
        </w:rPr>
      </w:pPr>
      <w:r>
        <w:rPr>
          <w:rFonts w:asciiTheme="minorHAnsi" w:hAnsiTheme="minorHAnsi" w:cstheme="minorHAnsi"/>
        </w:rPr>
        <w:t xml:space="preserve">Let us again formalize. </w:t>
      </w:r>
    </w:p>
    <w:p w14:paraId="39482E07" w14:textId="211A89CD" w:rsidR="0085598E" w:rsidRDefault="0085598E" w:rsidP="007C79D6">
      <w:pPr>
        <w:rPr>
          <w:rFonts w:asciiTheme="minorHAnsi" w:hAnsiTheme="minorHAnsi" w:cstheme="minorHAnsi"/>
        </w:rPr>
      </w:pPr>
    </w:p>
    <w:p w14:paraId="738E966F" w14:textId="77092B05" w:rsidR="0085598E" w:rsidRPr="00BF4712" w:rsidRDefault="00F45F52" w:rsidP="007C79D6">
      <w:r>
        <w:rPr>
          <w:rFonts w:asciiTheme="minorHAnsi" w:hAnsiTheme="minorHAnsi" w:cstheme="minorHAnsi"/>
          <w:b/>
          <w:bCs/>
        </w:rPr>
        <w:t>Definition 3.1</w:t>
      </w:r>
      <w:r w:rsidR="0085598E">
        <w:rPr>
          <w:rFonts w:asciiTheme="minorHAnsi" w:hAnsiTheme="minorHAnsi" w:cstheme="minorHAnsi"/>
          <w:b/>
          <w:bCs/>
        </w:rPr>
        <w:t xml:space="preserve"> – happened-before: </w:t>
      </w:r>
      <w:r w:rsidR="00BC4B23">
        <w:rPr>
          <w:rFonts w:asciiTheme="minorHAnsi" w:hAnsiTheme="minorHAnsi" w:cstheme="minorHAnsi"/>
        </w:rPr>
        <w:t xml:space="preserve">The happened-before relationship, denoted </w:t>
      </w:r>
      <w:r w:rsidR="00BC4B23" w:rsidRPr="00BC4B23">
        <w:rPr>
          <w:rFonts w:asciiTheme="minorHAnsi" w:hAnsiTheme="minorHAnsi" w:cstheme="minorHAnsi"/>
        </w:rPr>
        <w:sym w:font="Wingdings" w:char="F0E0"/>
      </w:r>
      <w:r w:rsidR="00BC4B23">
        <w:rPr>
          <w:rFonts w:asciiTheme="minorHAnsi" w:hAnsiTheme="minorHAnsi" w:cstheme="minorHAnsi"/>
        </w:rPr>
        <w:t xml:space="preserve"> orders two transactions, </w:t>
      </w:r>
      <m:oMath>
        <m:r>
          <w:rPr>
            <w:rFonts w:ascii="Cambria Math" w:hAnsi="Cambria Math" w:cstheme="minorHAnsi"/>
          </w:rPr>
          <m:t>f</m:t>
        </m:r>
      </m:oMath>
      <w:r w:rsidR="00BC4B23">
        <w:rPr>
          <w:rFonts w:asciiTheme="minorHAnsi" w:hAnsiTheme="minorHAnsi" w:cstheme="minorHAnsi"/>
        </w:rPr>
        <w:t xml:space="preserve"> and </w:t>
      </w:r>
      <m:oMath>
        <m:r>
          <w:rPr>
            <w:rFonts w:ascii="Cambria Math" w:hAnsi="Cambria Math" w:cstheme="minorHAnsi"/>
          </w:rPr>
          <m:t>g</m:t>
        </m:r>
      </m:oMath>
      <w:r w:rsidR="00BC4B23">
        <w:rPr>
          <w:rFonts w:asciiTheme="minorHAnsi" w:hAnsiTheme="minorHAnsi" w:cstheme="minorHAnsi"/>
        </w:rPr>
        <w:t xml:space="preserve">, </w:t>
      </w:r>
      <m:oMath>
        <m:r>
          <w:rPr>
            <w:rFonts w:ascii="Cambria Math" w:hAnsi="Cambria Math" w:cstheme="minorHAnsi"/>
          </w:rPr>
          <m:t>f</m:t>
        </m:r>
      </m:oMath>
      <w:r w:rsidR="00BC4B23">
        <w:rPr>
          <w:rFonts w:asciiTheme="minorHAnsi" w:hAnsiTheme="minorHAnsi" w:cstheme="minorHAnsi"/>
        </w:rPr>
        <w:t xml:space="preserve"> </w:t>
      </w:r>
      <w:r w:rsidR="00BC4B23" w:rsidRPr="00BC4B23">
        <w:rPr>
          <w:rFonts w:asciiTheme="minorHAnsi" w:hAnsiTheme="minorHAnsi" w:cstheme="minorHAnsi"/>
        </w:rPr>
        <w:sym w:font="Wingdings" w:char="F0E0"/>
      </w:r>
      <w:r w:rsidR="00BC4B23">
        <w:rPr>
          <w:rFonts w:asciiTheme="minorHAnsi" w:hAnsiTheme="minorHAnsi" w:cstheme="minorHAnsi"/>
        </w:rPr>
        <w:t xml:space="preserve"> </w:t>
      </w:r>
      <m:oMath>
        <m:r>
          <w:rPr>
            <w:rFonts w:ascii="Cambria Math" w:hAnsi="Cambria Math" w:cstheme="minorHAnsi"/>
          </w:rPr>
          <m:t>g</m:t>
        </m:r>
      </m:oMath>
      <w:r w:rsidR="00BC4B23">
        <w:rPr>
          <w:rFonts w:asciiTheme="minorHAnsi" w:hAnsiTheme="minorHAnsi" w:cstheme="minorHAnsi"/>
        </w:rPr>
        <w:t xml:space="preserve"> if and only if </w:t>
      </w:r>
      <w:r w:rsidR="00BC4B23">
        <w:t xml:space="preserve">for all replica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r>
          <w:rPr>
            <w:rFonts w:ascii="Cambria Math" w:hAnsi="Cambria Math"/>
          </w:rPr>
          <m:t>g</m:t>
        </m:r>
        <m:r>
          <w:rPr>
            <w:rFonts w:ascii="Cambria Math" w:hAnsi="Cambria Math"/>
          </w:rPr>
          <m:t>∈</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 xml:space="preserve"> ⟹</m:t>
        </m:r>
        <m:r>
          <w:rPr>
            <w:rFonts w:ascii="Cambria Math" w:hAnsi="Cambria Math"/>
          </w:rPr>
          <m:t>f</m:t>
        </m:r>
        <m:r>
          <w:rPr>
            <w:rFonts w:ascii="Cambria Math" w:hAnsi="Cambria Math"/>
          </w:rPr>
          <m:t>∈</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BC4B23">
        <w:t xml:space="preserve">. </w:t>
      </w:r>
      <w:r w:rsidR="00463745">
        <w:rPr>
          <w:rStyle w:val="FootnoteReference"/>
        </w:rPr>
        <w:footnoteReference w:id="66"/>
      </w:r>
    </w:p>
    <w:p w14:paraId="6298675A" w14:textId="77777777" w:rsidR="00767523" w:rsidRDefault="00767523" w:rsidP="007C79D6">
      <w:pPr>
        <w:rPr>
          <w:rFonts w:asciiTheme="minorHAnsi" w:hAnsiTheme="minorHAnsi" w:cstheme="minorHAnsi"/>
        </w:rPr>
      </w:pPr>
    </w:p>
    <w:p w14:paraId="2ABDBDBE" w14:textId="273FC429" w:rsidR="00090836" w:rsidRPr="00351632" w:rsidRDefault="00090836" w:rsidP="00D60609">
      <w:pPr>
        <w:rPr>
          <w:rFonts w:asciiTheme="minorHAnsi" w:hAnsiTheme="minorHAnsi" w:cstheme="minorHAnsi"/>
        </w:rPr>
      </w:pPr>
      <w:r w:rsidRPr="004B2AA9">
        <w:rPr>
          <w:rFonts w:asciiTheme="minorHAnsi" w:hAnsiTheme="minorHAnsi" w:cstheme="minorHAnsi"/>
          <w:b/>
          <w:bCs/>
        </w:rPr>
        <w:t>Definition 3.</w:t>
      </w:r>
      <w:r w:rsidR="001754B2" w:rsidRPr="004B2AA9">
        <w:rPr>
          <w:rFonts w:asciiTheme="minorHAnsi" w:hAnsiTheme="minorHAnsi" w:cstheme="minorHAnsi"/>
          <w:b/>
          <w:bCs/>
        </w:rPr>
        <w:t>2</w:t>
      </w:r>
      <w:r w:rsidRPr="004B2AA9">
        <w:rPr>
          <w:rFonts w:asciiTheme="minorHAnsi" w:hAnsiTheme="minorHAnsi" w:cstheme="minorHAnsi"/>
          <w:b/>
          <w:bCs/>
        </w:rPr>
        <w:t xml:space="preserve"> – Concurrent</w:t>
      </w:r>
      <w:r w:rsidR="004B2AA9">
        <w:rPr>
          <w:rFonts w:asciiTheme="minorHAnsi" w:hAnsiTheme="minorHAnsi" w:cstheme="minorHAnsi"/>
          <w:b/>
          <w:bCs/>
        </w:rPr>
        <w:t xml:space="preserve"> Operation</w:t>
      </w:r>
      <w:r w:rsidRPr="004B2AA9">
        <w:rPr>
          <w:rFonts w:asciiTheme="minorHAnsi" w:hAnsiTheme="minorHAnsi" w:cstheme="minorHAnsi"/>
          <w:b/>
          <w:bCs/>
        </w:rPr>
        <w:t>:</w:t>
      </w:r>
      <w:r w:rsidR="004B2AA9">
        <w:rPr>
          <w:rFonts w:asciiTheme="minorHAnsi" w:hAnsiTheme="minorHAnsi" w:cstheme="minorHAnsi"/>
          <w:b/>
          <w:bCs/>
        </w:rPr>
        <w:t xml:space="preserve"> </w:t>
      </w:r>
      <w:r>
        <w:rPr>
          <w:rFonts w:asciiTheme="minorHAnsi" w:hAnsiTheme="minorHAnsi" w:cstheme="minorHAnsi"/>
          <w:b/>
          <w:bCs/>
        </w:rPr>
        <w:t xml:space="preserve"> </w:t>
      </w:r>
      <w:r w:rsidR="00895A66">
        <w:rPr>
          <w:rFonts w:asciiTheme="minorHAnsi" w:hAnsiTheme="minorHAnsi" w:cstheme="minorHAnsi"/>
        </w:rPr>
        <w:t xml:space="preserve">Operations, </w:t>
      </w:r>
      <m:oMath>
        <m:r>
          <w:rPr>
            <w:rFonts w:ascii="Cambria Math" w:hAnsi="Cambria Math" w:cstheme="minorHAnsi"/>
          </w:rPr>
          <m:t>f</m:t>
        </m:r>
      </m:oMath>
      <w:r w:rsidR="00895A66">
        <w:rPr>
          <w:rFonts w:asciiTheme="minorHAnsi" w:hAnsiTheme="minorHAnsi" w:cstheme="minorHAnsi"/>
        </w:rPr>
        <w:t xml:space="preserve"> and </w:t>
      </w:r>
      <m:oMath>
        <m:r>
          <w:rPr>
            <w:rFonts w:ascii="Cambria Math" w:hAnsi="Cambria Math" w:cstheme="minorHAnsi"/>
          </w:rPr>
          <m:t>g</m:t>
        </m:r>
      </m:oMath>
      <w:r w:rsidR="00895A66">
        <w:rPr>
          <w:rFonts w:asciiTheme="minorHAnsi" w:hAnsiTheme="minorHAnsi" w:cstheme="minorHAnsi"/>
        </w:rPr>
        <w:t>,</w:t>
      </w:r>
      <w:r w:rsidR="00895A66">
        <w:rPr>
          <w:rFonts w:asciiTheme="minorHAnsi" w:hAnsiTheme="minorHAnsi" w:cstheme="minorHAnsi"/>
        </w:rPr>
        <w:t xml:space="preserve"> </w:t>
      </w:r>
      <w:r w:rsidR="00B27C81">
        <w:rPr>
          <w:rFonts w:asciiTheme="minorHAnsi" w:hAnsiTheme="minorHAnsi" w:cstheme="minorHAnsi"/>
        </w:rPr>
        <w:t xml:space="preserve">are concurrent if they are not ordered by the happened-before relation. </w:t>
      </w:r>
      <w:r w:rsidR="00C54AF6">
        <w:rPr>
          <w:rFonts w:asciiTheme="minorHAnsi" w:hAnsiTheme="minorHAnsi" w:cstheme="minorHAnsi"/>
        </w:rPr>
        <w:t>Symbolically,</w:t>
      </w:r>
      <w:r w:rsidR="00D77B54">
        <w:rPr>
          <w:rFonts w:asciiTheme="minorHAnsi" w:hAnsiTheme="minorHAnsi" w:cstheme="minorHAnsi"/>
        </w:rPr>
        <w:t xml:space="preserve"> </w:t>
      </w:r>
      <m:oMath>
        <m:r>
          <w:rPr>
            <w:rFonts w:ascii="Cambria Math" w:hAnsi="Cambria Math" w:cstheme="minorHAnsi"/>
          </w:rPr>
          <m:t>f</m:t>
        </m:r>
        <m:r>
          <w:rPr>
            <w:rFonts w:ascii="Cambria Math" w:hAnsi="Cambria Math" w:cstheme="minorHAnsi"/>
          </w:rPr>
          <m:t xml:space="preserve"> || </m:t>
        </m:r>
        <m:r>
          <w:rPr>
            <w:rFonts w:ascii="Cambria Math" w:hAnsi="Cambria Math" w:cstheme="minorHAnsi"/>
          </w:rPr>
          <m:t>g</m:t>
        </m:r>
        <m:r>
          <w:rPr>
            <w:rFonts w:ascii="Cambria Math" w:hAnsi="Cambria Math" w:cstheme="minorHAnsi"/>
          </w:rPr>
          <m:t xml:space="preserve"> ⟺ </m:t>
        </m:r>
        <m:r>
          <w:rPr>
            <w:rFonts w:ascii="Cambria Math" w:hAnsi="Cambria Math" w:cstheme="minorHAnsi"/>
          </w:rPr>
          <m:t>f</m:t>
        </m:r>
        <m:r>
          <w:rPr>
            <w:rFonts w:ascii="Cambria Math" w:hAnsi="Cambria Math"/>
          </w:rPr>
          <m:t xml:space="preserve"> </m:t>
        </m:r>
      </m:oMath>
      <w:r w:rsidR="00351632">
        <w:t xml:space="preserve">not </w:t>
      </w:r>
      <w:r w:rsidR="00351632">
        <w:sym w:font="Wingdings" w:char="F0E0"/>
      </w:r>
      <w:r w:rsidR="00351632">
        <w:t xml:space="preserve"> </w:t>
      </w:r>
      <m:oMath>
        <m:r>
          <w:rPr>
            <w:rFonts w:ascii="Cambria Math" w:hAnsi="Cambria Math"/>
          </w:rPr>
          <m:t>g</m:t>
        </m:r>
      </m:oMath>
      <w:r w:rsidR="00351632">
        <w:t xml:space="preserve"> and </w:t>
      </w:r>
      <m:oMath>
        <m:r>
          <w:rPr>
            <w:rFonts w:ascii="Cambria Math" w:hAnsi="Cambria Math"/>
          </w:rPr>
          <m:t>g</m:t>
        </m:r>
      </m:oMath>
      <w:r w:rsidR="00351632">
        <w:t xml:space="preserve"> not </w:t>
      </w:r>
      <w:r w:rsidR="00351632">
        <w:sym w:font="Wingdings" w:char="F0E0"/>
      </w:r>
      <w:r w:rsidR="00351632">
        <w:t xml:space="preserve"> </w:t>
      </w:r>
      <w:r w:rsidR="00351632" w:rsidRPr="00351632">
        <w:rPr>
          <w:i/>
          <w:iCs/>
        </w:rPr>
        <w:t>f</w:t>
      </w:r>
      <w:r w:rsidR="00351632">
        <w:rPr>
          <w:i/>
          <w:iCs/>
        </w:rPr>
        <w:t>.</w:t>
      </w:r>
      <w:r w:rsidR="00DC3763">
        <w:rPr>
          <w:i/>
          <w:iCs/>
        </w:rPr>
        <w:t xml:space="preserve"> </w:t>
      </w:r>
      <w:r w:rsidR="00DC3763" w:rsidRPr="003F5317">
        <w:rPr>
          <w:rStyle w:val="FootnoteReference"/>
        </w:rPr>
        <w:footnoteReference w:id="67"/>
      </w:r>
    </w:p>
    <w:p w14:paraId="3E7DE5E2" w14:textId="77777777" w:rsidR="00090836" w:rsidRDefault="00090836" w:rsidP="00D60609">
      <w:pPr>
        <w:rPr>
          <w:rFonts w:asciiTheme="minorHAnsi" w:hAnsiTheme="minorHAnsi" w:cstheme="minorHAnsi"/>
          <w:b/>
          <w:bCs/>
        </w:rPr>
      </w:pPr>
    </w:p>
    <w:p w14:paraId="18BAA03F" w14:textId="39C20078" w:rsidR="009A30FA" w:rsidRDefault="009A30FA" w:rsidP="00D60609">
      <w:pPr>
        <w:rPr>
          <w:rFonts w:asciiTheme="minorHAnsi" w:hAnsiTheme="minorHAnsi" w:cstheme="minorHAnsi"/>
        </w:rPr>
      </w:pPr>
      <w:r w:rsidRPr="009A30FA">
        <w:rPr>
          <w:rFonts w:asciiTheme="minorHAnsi" w:hAnsiTheme="minorHAnsi" w:cstheme="minorHAnsi"/>
          <w:b/>
          <w:bCs/>
        </w:rPr>
        <w:t>Definition 3.</w:t>
      </w:r>
      <w:r w:rsidR="00710192">
        <w:rPr>
          <w:rFonts w:asciiTheme="minorHAnsi" w:hAnsiTheme="minorHAnsi" w:cstheme="minorHAnsi"/>
          <w:b/>
          <w:bCs/>
        </w:rPr>
        <w:t>3</w:t>
      </w:r>
      <w:r>
        <w:rPr>
          <w:rFonts w:asciiTheme="minorHAnsi" w:hAnsiTheme="minorHAnsi" w:cstheme="minorHAnsi"/>
          <w:b/>
          <w:bCs/>
        </w:rPr>
        <w:t xml:space="preserve"> – Commutative Data Types: </w:t>
      </w:r>
      <w:r w:rsidR="00165F6D">
        <w:rPr>
          <w:rFonts w:asciiTheme="minorHAnsi" w:hAnsiTheme="minorHAnsi" w:cstheme="minorHAnsi"/>
        </w:rPr>
        <w:t>A concurrent data type is commutative if and only if the following properties are satisfied:</w:t>
      </w:r>
    </w:p>
    <w:p w14:paraId="1E7FF115" w14:textId="07AE0379" w:rsidR="00165F6D" w:rsidRPr="00A45071"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For any operations </w:t>
      </w:r>
      <m:oMath>
        <m:r>
          <w:rPr>
            <w:rFonts w:ascii="Cambria Math" w:hAnsi="Cambria Math" w:cstheme="minorHAnsi"/>
          </w:rPr>
          <m:t>f</m:t>
        </m:r>
      </m:oMath>
      <w:r>
        <w:rPr>
          <w:rFonts w:asciiTheme="minorHAnsi" w:hAnsiTheme="minorHAnsi" w:cstheme="minorHAnsi"/>
        </w:rPr>
        <w:t xml:space="preserve"> and </w:t>
      </w:r>
      <m:oMath>
        <m:r>
          <w:rPr>
            <w:rFonts w:ascii="Cambria Math" w:hAnsi="Cambria Math" w:cstheme="minorHAnsi"/>
          </w:rPr>
          <m:t>g</m:t>
        </m:r>
      </m:oMath>
      <w:r>
        <w:rPr>
          <w:rFonts w:asciiTheme="minorHAnsi" w:hAnsiTheme="minorHAnsi" w:cstheme="minorHAnsi"/>
        </w:rPr>
        <w:t xml:space="preserve">, </w:t>
      </w:r>
      <m:oMath>
        <m:r>
          <w:rPr>
            <w:rFonts w:ascii="Cambria Math" w:hAnsi="Cambria Math" w:cstheme="minorHAnsi"/>
          </w:rPr>
          <m:t>f(g(σ)) = g(f(σ))</m:t>
        </m:r>
      </m:oMath>
    </w:p>
    <w:p w14:paraId="3BBD456B" w14:textId="47727CBA" w:rsidR="00A45071" w:rsidRPr="00A45071"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All </w:t>
      </w:r>
      <w:r w:rsidR="00577461">
        <w:rPr>
          <w:rFonts w:asciiTheme="minorHAnsi" w:hAnsiTheme="minorHAnsi" w:cstheme="minorHAnsi"/>
        </w:rPr>
        <w:t>concurrent</w:t>
      </w:r>
      <w:r>
        <w:rPr>
          <w:rFonts w:asciiTheme="minorHAnsi" w:hAnsiTheme="minorHAnsi" w:cstheme="minorHAnsi"/>
        </w:rPr>
        <w:t xml:space="preserve"> invocations are equivalent to some linear application of the operations</w:t>
      </w:r>
      <w:r w:rsidR="00C450F2">
        <w:rPr>
          <w:rFonts w:asciiTheme="minorHAnsi" w:hAnsiTheme="minorHAnsi" w:cstheme="minorHAnsi"/>
        </w:rPr>
        <w:t xml:space="preserve"> </w:t>
      </w:r>
      <w:r w:rsidR="00C450F2" w:rsidRPr="006228EC">
        <w:rPr>
          <w:rStyle w:val="FootnoteReference"/>
        </w:rPr>
        <w:footnoteReference w:id="68"/>
      </w:r>
    </w:p>
    <w:p w14:paraId="4DFD3744" w14:textId="77777777" w:rsidR="009A30FA" w:rsidRDefault="009A30FA" w:rsidP="00D60609">
      <w:pPr>
        <w:rPr>
          <w:rFonts w:asciiTheme="minorHAnsi" w:hAnsiTheme="minorHAnsi" w:cstheme="minorHAnsi"/>
          <w:b/>
          <w:bCs/>
          <w:highlight w:val="yellow"/>
        </w:rPr>
      </w:pPr>
    </w:p>
    <w:p w14:paraId="710AE4BE" w14:textId="244D581A" w:rsidR="00D60609" w:rsidRPr="00492271" w:rsidRDefault="00D60609" w:rsidP="00D60609">
      <w:pPr>
        <w:rPr>
          <w:rFonts w:asciiTheme="minorHAnsi" w:hAnsiTheme="minorHAnsi" w:cstheme="minorHAnsi"/>
        </w:rPr>
      </w:pPr>
      <w:r w:rsidRPr="00492271">
        <w:rPr>
          <w:rFonts w:asciiTheme="minorHAnsi" w:hAnsiTheme="minorHAnsi" w:cstheme="minorHAnsi"/>
          <w:b/>
          <w:bCs/>
        </w:rPr>
        <w:t>Definition 2.5 –</w:t>
      </w:r>
      <w:r w:rsidR="00F45F52">
        <w:rPr>
          <w:rFonts w:asciiTheme="minorHAnsi" w:hAnsiTheme="minorHAnsi" w:cstheme="minorHAnsi"/>
          <w:b/>
          <w:bCs/>
        </w:rPr>
        <w:t xml:space="preserve"> </w:t>
      </w:r>
      <w:r w:rsidRPr="00492271">
        <w:rPr>
          <w:rFonts w:asciiTheme="minorHAnsi" w:hAnsiTheme="minorHAnsi" w:cstheme="minorHAnsi"/>
          <w:b/>
          <w:bCs/>
        </w:rPr>
        <w:t>Operation-Based Conflict Free Convergent Replicated Data Types (</w:t>
      </w:r>
      <w:proofErr w:type="spellStart"/>
      <w:r w:rsidRPr="00492271">
        <w:rPr>
          <w:rFonts w:asciiTheme="minorHAnsi" w:hAnsiTheme="minorHAnsi" w:cstheme="minorHAnsi"/>
          <w:b/>
          <w:bCs/>
        </w:rPr>
        <w:t>CmRDT</w:t>
      </w:r>
      <w:proofErr w:type="spellEnd"/>
      <w:r w:rsidRPr="00492271">
        <w:rPr>
          <w:rFonts w:asciiTheme="minorHAnsi" w:hAnsiTheme="minorHAnsi" w:cstheme="minorHAnsi"/>
          <w:b/>
          <w:bCs/>
        </w:rPr>
        <w:t xml:space="preserve">): </w:t>
      </w:r>
      <w:proofErr w:type="spellStart"/>
      <w:r w:rsidRPr="00492271">
        <w:rPr>
          <w:rFonts w:asciiTheme="minorHAnsi" w:hAnsiTheme="minorHAnsi" w:cstheme="minorHAnsi"/>
        </w:rPr>
        <w:t>C</w:t>
      </w:r>
      <w:r w:rsidR="00A70EE3">
        <w:rPr>
          <w:rFonts w:asciiTheme="minorHAnsi" w:hAnsiTheme="minorHAnsi" w:cstheme="minorHAnsi"/>
        </w:rPr>
        <w:t>m</w:t>
      </w:r>
      <w:r w:rsidRPr="00492271">
        <w:rPr>
          <w:rFonts w:asciiTheme="minorHAnsi" w:hAnsiTheme="minorHAnsi" w:cstheme="minorHAnsi"/>
        </w:rPr>
        <w:t>RDT</w:t>
      </w:r>
      <w:proofErr w:type="spellEnd"/>
      <w:r w:rsidRPr="00492271">
        <w:rPr>
          <w:rFonts w:asciiTheme="minorHAnsi" w:hAnsiTheme="minorHAnsi" w:cstheme="minorHAnsi"/>
        </w:rPr>
        <w:t xml:space="preserve"> is a distributed data structure composed of 1) local state and algorithms 2) an anti-entropy protocol.</w:t>
      </w:r>
      <w:r w:rsidR="0063433D">
        <w:rPr>
          <w:rFonts w:asciiTheme="minorHAnsi" w:hAnsiTheme="minorHAnsi" w:cstheme="minorHAnsi"/>
        </w:rPr>
        <w:t xml:space="preserve"> </w:t>
      </w:r>
      <w:r w:rsidR="0063433D">
        <w:rPr>
          <w:rStyle w:val="FootnoteReference"/>
          <w:rFonts w:asciiTheme="minorHAnsi" w:hAnsiTheme="minorHAnsi" w:cstheme="minorHAnsi"/>
        </w:rPr>
        <w:footnoteReference w:id="69"/>
      </w:r>
    </w:p>
    <w:p w14:paraId="49F64835" w14:textId="77777777" w:rsidR="00D60609" w:rsidRPr="009A30FA" w:rsidRDefault="00D60609" w:rsidP="00D60609">
      <w:pPr>
        <w:rPr>
          <w:rFonts w:asciiTheme="minorHAnsi" w:hAnsiTheme="minorHAnsi" w:cstheme="minorHAnsi"/>
          <w:highlight w:val="yellow"/>
        </w:rPr>
      </w:pPr>
    </w:p>
    <w:p w14:paraId="083CE469" w14:textId="45546867" w:rsidR="00D60609" w:rsidRPr="009A30FA"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local state and algorithms are:  </w:t>
      </w:r>
    </w:p>
    <w:p w14:paraId="7BC088F7" w14:textId="77777777" w:rsidR="00D60609" w:rsidRPr="009A30FA" w:rsidRDefault="00D60609" w:rsidP="00D60609">
      <w:pPr>
        <w:rPr>
          <w:rFonts w:asciiTheme="minorHAnsi" w:hAnsiTheme="minorHAnsi" w:cstheme="minorHAnsi"/>
          <w:b/>
          <w:bCs/>
          <w:highlight w:val="yellow"/>
        </w:rPr>
      </w:pPr>
    </w:p>
    <w:p w14:paraId="24536890" w14:textId="5A9ECE64" w:rsidR="00D60609"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anti-entropy algorithm is run by each of the replicas. When run by replica </w:t>
      </w:r>
      <m:oMath>
        <m:sSub>
          <m:sSubPr>
            <m:ctrlPr>
              <w:rPr>
                <w:rFonts w:ascii="Cambria Math" w:hAnsi="Cambria Math" w:cstheme="minorHAnsi"/>
                <w:i/>
                <w:highlight w:val="yellow"/>
              </w:rPr>
            </m:ctrlPr>
          </m:sSubPr>
          <m:e>
            <m:r>
              <w:rPr>
                <w:rFonts w:ascii="Cambria Math" w:hAnsi="Cambria Math" w:cstheme="minorHAnsi"/>
                <w:highlight w:val="yellow"/>
              </w:rPr>
              <m:t>r</m:t>
            </m:r>
          </m:e>
          <m:sub>
            <m:r>
              <w:rPr>
                <w:rFonts w:ascii="Cambria Math" w:hAnsi="Cambria Math" w:cstheme="minorHAnsi"/>
                <w:highlight w:val="yellow"/>
              </w:rPr>
              <m:t>i</m:t>
            </m:r>
          </m:sub>
        </m:sSub>
      </m:oMath>
      <w:r w:rsidRPr="009A30FA">
        <w:rPr>
          <w:rFonts w:asciiTheme="minorHAnsi" w:hAnsiTheme="minorHAnsi" w:cstheme="minorHAnsi"/>
          <w:highlight w:val="yellow"/>
        </w:rPr>
        <w:t>, it:</w:t>
      </w:r>
    </w:p>
    <w:p w14:paraId="517234FE" w14:textId="208EABF6" w:rsidR="001F377C" w:rsidRDefault="001F377C" w:rsidP="00D60609">
      <w:pPr>
        <w:rPr>
          <w:rFonts w:asciiTheme="minorHAnsi" w:hAnsiTheme="minorHAnsi" w:cstheme="minorHAnsi"/>
        </w:rPr>
      </w:pPr>
    </w:p>
    <w:p w14:paraId="38C48610" w14:textId="77777777" w:rsidR="00CD4D9C" w:rsidRPr="00CD4D9C" w:rsidRDefault="00CD4D9C" w:rsidP="00CD4D9C"/>
    <w:p w14:paraId="72607DE6" w14:textId="1F5CD929" w:rsidR="001F377C" w:rsidRPr="00CD4D9C" w:rsidRDefault="001F377C" w:rsidP="00D60609">
      <w:pPr>
        <w:rPr>
          <w:rFonts w:asciiTheme="minorHAnsi" w:hAnsiTheme="minorHAnsi" w:cstheme="minorHAnsi"/>
        </w:rPr>
      </w:pPr>
    </w:p>
    <w:p w14:paraId="4FAB3F2B" w14:textId="77777777" w:rsidR="00CD4D9C" w:rsidRPr="00CD4D9C" w:rsidRDefault="00CD4D9C" w:rsidP="00D60609">
      <w:pPr>
        <w:rPr>
          <w:rFonts w:asciiTheme="minorHAnsi" w:hAnsiTheme="minorHAnsi" w:cstheme="minorHAnsi"/>
          <w:highlight w:val="yellow"/>
        </w:rPr>
      </w:pPr>
    </w:p>
    <w:p w14:paraId="44D32612" w14:textId="77777777" w:rsidR="00151D62" w:rsidRDefault="00151D62" w:rsidP="00151D62">
      <w:pPr>
        <w:keepNext/>
        <w:jc w:val="center"/>
      </w:pPr>
      <w:r>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0">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513CAAAE" w:rsidR="00544EB0" w:rsidRDefault="00151D62" w:rsidP="00151D62">
      <w:pPr>
        <w:pStyle w:val="Caption"/>
        <w:jc w:val="center"/>
        <w:rPr>
          <w:rFonts w:asciiTheme="minorHAnsi" w:hAnsiTheme="minorHAnsi" w:cstheme="minorHAnsi"/>
          <w:b/>
          <w:bCs/>
          <w:highlight w:val="yellow"/>
        </w:rPr>
      </w:pPr>
      <w:r>
        <w:t xml:space="preserve">Figure </w:t>
      </w:r>
      <w:fldSimple w:instr=" SEQ Figure \* ARABIC ">
        <w:r w:rsidR="00054E91">
          <w:rPr>
            <w:noProof/>
          </w:rPr>
          <w:t>3</w:t>
        </w:r>
      </w:fldSimple>
      <w:r>
        <w:t xml:space="preserve">: </w:t>
      </w:r>
      <w:r w:rsidR="009F0500">
        <w:t>A</w:t>
      </w:r>
      <w:r w:rsidR="00CC7DDC">
        <w:t xml:space="preserve">n </w:t>
      </w:r>
      <w:r>
        <w:t xml:space="preserve">op-based increment-only counter. source: Pure Operation-Based Replicated Data Types by </w:t>
      </w:r>
      <w:proofErr w:type="spellStart"/>
      <w:r>
        <w:t>Bauero</w:t>
      </w:r>
      <w:proofErr w:type="spellEnd"/>
      <w:r>
        <w:t xml:space="preserve"> et al.</w:t>
      </w:r>
    </w:p>
    <w:p w14:paraId="15F3F17F" w14:textId="307A4BB6" w:rsidR="00544EB0" w:rsidRPr="00544EB0" w:rsidRDefault="00544EB0" w:rsidP="00544EB0">
      <w:pPr>
        <w:rPr>
          <w:rFonts w:asciiTheme="minorHAnsi" w:hAnsiTheme="minorHAnsi" w:cstheme="minorHAnsi"/>
          <w:highlight w:val="yellow"/>
        </w:rPr>
      </w:pPr>
    </w:p>
    <w:p w14:paraId="0B1B3D7F" w14:textId="37ECA0F7" w:rsidR="003B36FE" w:rsidRPr="003B36FE" w:rsidRDefault="003B36FE" w:rsidP="007C79D6">
      <w:pPr>
        <w:rPr>
          <w:rFonts w:asciiTheme="minorHAnsi" w:hAnsiTheme="minorHAnsi" w:cstheme="minorHAnsi"/>
        </w:rPr>
      </w:pPr>
      <w:r>
        <w:rPr>
          <w:rFonts w:asciiTheme="minorHAnsi" w:hAnsiTheme="minorHAnsi" w:cstheme="minorHAnsi"/>
        </w:rPr>
        <w:t>The above op-based conflict free replicated data type is an increment only counter.</w:t>
      </w:r>
      <w:r w:rsidR="002837F9">
        <w:rPr>
          <w:rFonts w:asciiTheme="minorHAnsi" w:hAnsiTheme="minorHAnsi" w:cstheme="minorHAnsi"/>
        </w:rPr>
        <w:t xml:space="preserve"> </w:t>
      </w:r>
      <w:r w:rsidR="00643DE8">
        <w:rPr>
          <w:rStyle w:val="FootnoteReference"/>
          <w:rFonts w:asciiTheme="minorHAnsi" w:hAnsiTheme="minorHAnsi" w:cstheme="minorHAnsi"/>
        </w:rPr>
        <w:footnoteReference w:id="70"/>
      </w:r>
      <w:r>
        <w:rPr>
          <w:rFonts w:asciiTheme="minorHAnsi" w:hAnsiTheme="minorHAnsi" w:cstheme="minorHAnsi"/>
        </w:rPr>
        <w:t xml:space="preserve"> </w:t>
      </w:r>
      <w:r w:rsidR="00D149A5">
        <w:rPr>
          <w:rFonts w:asciiTheme="minorHAnsi" w:hAnsiTheme="minorHAnsi" w:cstheme="minorHAnsi"/>
        </w:rPr>
        <w:t xml:space="preserve">The </w:t>
      </w:r>
      <w:r w:rsidR="00013EB3">
        <w:rPr>
          <w:rFonts w:asciiTheme="minorHAnsi" w:hAnsiTheme="minorHAnsi" w:cstheme="minorHAnsi"/>
        </w:rPr>
        <w:t>instantiation</w:t>
      </w:r>
      <w:r w:rsidR="00D149A5">
        <w:rPr>
          <w:rFonts w:asciiTheme="minorHAnsi" w:hAnsiTheme="minorHAnsi" w:cstheme="minorHAnsi"/>
        </w:rPr>
        <w:t xml:space="preserve"> above </w:t>
      </w:r>
      <w:r w:rsidR="00013EB3">
        <w:rPr>
          <w:rFonts w:asciiTheme="minorHAnsi" w:hAnsiTheme="minorHAnsi" w:cstheme="minorHAnsi"/>
        </w:rPr>
        <w:t xml:space="preserve">causes all replicas to start with a state </w:t>
      </w:r>
      <w:r w:rsidR="0048367B">
        <w:rPr>
          <w:rFonts w:asciiTheme="minorHAnsi" w:hAnsiTheme="minorHAnsi" w:cstheme="minorHAnsi"/>
        </w:rPr>
        <w:t>value of zero</w:t>
      </w:r>
      <w:r w:rsidR="00DC0D6F">
        <w:rPr>
          <w:rFonts w:asciiTheme="minorHAnsi" w:hAnsiTheme="minorHAnsi" w:cstheme="minorHAnsi"/>
        </w:rPr>
        <w:t>. Recall from above that the prepare function takes as its first ar</w:t>
      </w:r>
      <w:r w:rsidR="000D1C4D">
        <w:rPr>
          <w:rFonts w:asciiTheme="minorHAnsi" w:hAnsiTheme="minorHAnsi" w:cstheme="minorHAnsi"/>
        </w:rPr>
        <w:t>gument an operation and takes a state as its second argument.</w:t>
      </w:r>
      <w:r w:rsidR="001A6B43">
        <w:rPr>
          <w:rStyle w:val="FootnoteReference"/>
          <w:rFonts w:asciiTheme="minorHAnsi" w:hAnsiTheme="minorHAnsi" w:cstheme="minorHAnsi"/>
        </w:rPr>
        <w:footnoteReference w:id="71"/>
      </w:r>
      <w:r w:rsidR="00544298">
        <w:rPr>
          <w:rFonts w:asciiTheme="minorHAnsi" w:hAnsiTheme="minorHAnsi" w:cstheme="minorHAnsi"/>
        </w:rPr>
        <w:t xml:space="preserve"> </w:t>
      </w:r>
      <w:r w:rsidR="00AB2730">
        <w:rPr>
          <w:rFonts w:asciiTheme="minorHAnsi" w:hAnsiTheme="minorHAnsi" w:cstheme="minorHAnsi"/>
        </w:rPr>
        <w:t xml:space="preserve">The prepare function creates a message, in this case just the </w:t>
      </w:r>
      <w:r w:rsidR="00B027D9">
        <w:rPr>
          <w:rFonts w:asciiTheme="minorHAnsi" w:hAnsiTheme="minorHAnsi" w:cstheme="minorHAnsi"/>
        </w:rPr>
        <w:t xml:space="preserve">increment command and sends that message to other replicas. </w:t>
      </w:r>
      <w:r w:rsidR="00434595">
        <w:rPr>
          <w:rStyle w:val="FootnoteReference"/>
          <w:rFonts w:asciiTheme="minorHAnsi" w:hAnsiTheme="minorHAnsi" w:cstheme="minorHAnsi"/>
        </w:rPr>
        <w:footnoteReference w:id="72"/>
      </w:r>
      <w:r w:rsidR="001E1D63">
        <w:rPr>
          <w:rFonts w:asciiTheme="minorHAnsi" w:hAnsiTheme="minorHAnsi" w:cstheme="minorHAnsi"/>
        </w:rPr>
        <w:t xml:space="preserve"> When the message is received, the evaluate function increments the state of the replica. </w:t>
      </w:r>
      <w:r w:rsidR="00F722ED">
        <w:rPr>
          <w:rStyle w:val="FootnoteReference"/>
          <w:rFonts w:asciiTheme="minorHAnsi" w:hAnsiTheme="minorHAnsi" w:cstheme="minorHAnsi"/>
        </w:rPr>
        <w:footnoteReference w:id="73"/>
      </w:r>
      <w:r w:rsidR="00971C4F">
        <w:rPr>
          <w:rFonts w:asciiTheme="minorHAnsi" w:hAnsiTheme="minorHAnsi" w:cstheme="minorHAnsi"/>
        </w:rPr>
        <w:t xml:space="preserve"> And finally, the evaluate operation only takes in a single query, value, which returns the value of the specified state. </w:t>
      </w:r>
      <w:r w:rsidR="00D95BB0">
        <w:rPr>
          <w:rStyle w:val="FootnoteReference"/>
          <w:rFonts w:asciiTheme="minorHAnsi" w:hAnsiTheme="minorHAnsi" w:cstheme="minorHAnsi"/>
        </w:rPr>
        <w:footnoteReference w:id="74"/>
      </w:r>
    </w:p>
    <w:p w14:paraId="05D5CA4F" w14:textId="77777777" w:rsidR="003B36FE" w:rsidRDefault="003B36FE" w:rsidP="007C79D6">
      <w:pPr>
        <w:rPr>
          <w:rFonts w:asciiTheme="minorHAnsi" w:hAnsiTheme="minorHAnsi" w:cstheme="minorHAnsi"/>
          <w:b/>
          <w:bCs/>
        </w:rPr>
      </w:pPr>
    </w:p>
    <w:p w14:paraId="6BD956A7" w14:textId="2F12F88B" w:rsidR="00D60609" w:rsidRDefault="00544EB0" w:rsidP="007C79D6">
      <w:pPr>
        <w:rPr>
          <w:rFonts w:asciiTheme="minorHAnsi" w:hAnsiTheme="minorHAnsi" w:cstheme="minorHAnsi"/>
        </w:rPr>
      </w:pPr>
      <w:r w:rsidRPr="00AC1D70">
        <w:rPr>
          <w:rFonts w:asciiTheme="minorHAnsi" w:hAnsiTheme="minorHAnsi" w:cstheme="minorHAnsi"/>
          <w:b/>
          <w:bCs/>
        </w:rPr>
        <w:t xml:space="preserve">Proposition </w:t>
      </w:r>
      <w:r w:rsidR="00AC1D70" w:rsidRPr="00AC1D70">
        <w:rPr>
          <w:rFonts w:asciiTheme="minorHAnsi" w:hAnsiTheme="minorHAnsi" w:cstheme="minorHAnsi"/>
          <w:b/>
          <w:bCs/>
        </w:rPr>
        <w:t>2</w:t>
      </w:r>
      <w:r w:rsidR="00AC1D70">
        <w:rPr>
          <w:rFonts w:asciiTheme="minorHAnsi" w:hAnsiTheme="minorHAnsi" w:cstheme="minorHAnsi"/>
          <w:b/>
          <w:bCs/>
        </w:rPr>
        <w:t>:</w:t>
      </w:r>
      <w:r w:rsidR="00AC1D70">
        <w:rPr>
          <w:rFonts w:asciiTheme="minorHAnsi" w:hAnsiTheme="minorHAnsi" w:cstheme="minorHAnsi"/>
        </w:rPr>
        <w:t xml:space="preserve"> Any two replicas of a </w:t>
      </w:r>
      <w:proofErr w:type="spellStart"/>
      <w:r w:rsidR="00AC1D70">
        <w:rPr>
          <w:rFonts w:asciiTheme="minorHAnsi" w:hAnsiTheme="minorHAnsi" w:cstheme="minorHAnsi"/>
        </w:rPr>
        <w:t>CmRDT</w:t>
      </w:r>
      <w:proofErr w:type="spellEnd"/>
      <w:r w:rsidR="00AC1D70">
        <w:rPr>
          <w:rFonts w:asciiTheme="minorHAnsi" w:hAnsiTheme="minorHAnsi" w:cstheme="minorHAnsi"/>
        </w:rPr>
        <w:t xml:space="preserve"> eventually converge assuming 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1D70">
        <w:rPr>
          <w:rFonts w:asciiTheme="minorHAnsi" w:hAnsiTheme="minorHAnsi" w:cstheme="minorHAnsi"/>
        </w:rPr>
        <w:t xml:space="preserve">, </w:t>
      </w:r>
      <w:r w:rsidR="00F750F8">
        <w:rPr>
          <w:rFonts w:asciiTheme="minorHAnsi" w:hAnsiTheme="minorHAnsi" w:cstheme="minorHAnsi"/>
        </w:rPr>
        <w:t>and that each replica eventually receives each message.</w:t>
      </w:r>
      <w:r w:rsidR="00796680">
        <w:rPr>
          <w:rFonts w:asciiTheme="minorHAnsi" w:hAnsiTheme="minorHAnsi" w:cstheme="minorHAnsi"/>
        </w:rPr>
        <w:t xml:space="preserve"> </w:t>
      </w:r>
      <w:r w:rsidR="004D600E" w:rsidRPr="006228EC">
        <w:rPr>
          <w:rStyle w:val="FootnoteReference"/>
        </w:rPr>
        <w:footnoteReference w:id="75"/>
      </w:r>
      <w:r w:rsidR="00F750F8">
        <w:rPr>
          <w:rFonts w:asciiTheme="minorHAnsi" w:hAnsiTheme="minorHAnsi" w:cstheme="minorHAnsi"/>
        </w:rPr>
        <w:t xml:space="preserve"> </w:t>
      </w:r>
    </w:p>
    <w:p w14:paraId="31D98DB3" w14:textId="021DCDAB" w:rsidR="009E3438" w:rsidRDefault="009E3438" w:rsidP="007C79D6">
      <w:pPr>
        <w:rPr>
          <w:rFonts w:asciiTheme="minorHAnsi" w:hAnsiTheme="minorHAnsi" w:cstheme="minorHAnsi"/>
        </w:rPr>
      </w:pPr>
    </w:p>
    <w:p w14:paraId="5AD67D97" w14:textId="78D4818F" w:rsidR="00AC1D70" w:rsidRPr="00B231FD" w:rsidRDefault="00173AA5" w:rsidP="007C79D6">
      <w:pPr>
        <w:rPr>
          <w:rFonts w:asciiTheme="minorHAnsi" w:hAnsiTheme="minorHAnsi" w:cstheme="minorHAnsi"/>
        </w:rPr>
      </w:pPr>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0091789D">
        <w:t xml:space="preserve">With our liveness assumption, </w:t>
      </w:r>
      <w:r w:rsidR="00B60687">
        <w:t xml:space="preserve">eventually both replicas will </w:t>
      </w:r>
      <w:r w:rsidR="000A53CD">
        <w:t xml:space="preserve">have applied all </w:t>
      </w:r>
      <w:r w:rsidR="005F4154">
        <w:t xml:space="preserve">operations to its own state. Therefore, the casual history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F4154">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F4154">
        <w:t xml:space="preserve"> are equivalent. </w:t>
      </w:r>
      <w:r w:rsidR="00923171">
        <w:t xml:space="preserve">Therefore, for any two operations </w:t>
      </w:r>
      <m:oMath>
        <m:r>
          <w:rPr>
            <w:rFonts w:ascii="Cambria Math" w:hAnsi="Cambria Math" w:cstheme="minorHAnsi"/>
          </w:rPr>
          <m:t>f</m:t>
        </m:r>
      </m:oMath>
      <w:r w:rsidR="00923171">
        <w:rPr>
          <w:rFonts w:asciiTheme="minorHAnsi" w:hAnsiTheme="minorHAnsi" w:cstheme="minorHAnsi"/>
        </w:rPr>
        <w:t xml:space="preserve"> and </w:t>
      </w:r>
      <m:oMath>
        <m:r>
          <w:rPr>
            <w:rFonts w:ascii="Cambria Math" w:hAnsi="Cambria Math" w:cstheme="minorHAnsi"/>
          </w:rPr>
          <m:t>g</m:t>
        </m:r>
      </m:oMath>
      <w:r w:rsidR="00923171">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1</m:t>
            </m:r>
          </m:sub>
        </m:sSub>
      </m:oMath>
      <w:r w:rsidR="00B626CC" w:rsidRPr="00B626CC">
        <w:rPr>
          <w:rFonts w:asciiTheme="minorHAnsi" w:hAnsiTheme="minorHAnsi" w:cstheme="minorHAnsi"/>
        </w:rPr>
        <w:t>),</w:t>
      </w:r>
      <w:r w:rsidR="00D96D01">
        <w:rPr>
          <w:rFonts w:asciiTheme="minorHAnsi" w:hAnsiTheme="minorHAnsi" w:cstheme="minorHAnsi"/>
        </w:rPr>
        <w:t xml:space="preserve"> </w:t>
      </w:r>
      <w:r w:rsidR="00B231FD">
        <w:rPr>
          <w:rFonts w:asciiTheme="minorHAnsi" w:hAnsiTheme="minorHAnsi" w:cstheme="minorHAnsi"/>
        </w:rPr>
        <w:t xml:space="preserve">they fall into one of three cases: </w:t>
      </w:r>
      <w:r w:rsidR="00D96D01">
        <w:rPr>
          <w:rFonts w:asciiTheme="minorHAnsi" w:hAnsiTheme="minorHAnsi" w:cstheme="minorHAnsi"/>
        </w:rPr>
        <w:t xml:space="preserve">(1) if they are not causally related than they by definition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D96D01">
        <w:rPr>
          <w:rFonts w:asciiTheme="minorHAnsi" w:hAnsiTheme="minorHAnsi" w:cstheme="minorHAnsi"/>
        </w:rPr>
        <w:t xml:space="preserve"> and must commute</w:t>
      </w:r>
      <w:r w:rsidR="00B231FD">
        <w:rPr>
          <w:rFonts w:asciiTheme="minorHAnsi" w:hAnsiTheme="minorHAnsi" w:cstheme="minorHAnsi"/>
        </w:rPr>
        <w:t>.</w:t>
      </w:r>
      <w:r w:rsidR="00D96D01">
        <w:rPr>
          <w:rFonts w:asciiTheme="minorHAnsi" w:hAnsiTheme="minorHAnsi" w:cstheme="minorHAnsi"/>
        </w:rPr>
        <w:t xml:space="preserve"> (2) </w:t>
      </w:r>
      <w:r w:rsidR="008219A0">
        <w:rPr>
          <w:rFonts w:asciiTheme="minorHAnsi" w:hAnsiTheme="minorHAnsi" w:cstheme="minorHAnsi"/>
        </w:rPr>
        <w:t xml:space="preserve">if they are causally related in the order </w:t>
      </w:r>
      <m:oMath>
        <m:r>
          <w:rPr>
            <w:rFonts w:ascii="Cambria Math" w:hAnsi="Cambria Math" w:cstheme="minorHAnsi"/>
          </w:rPr>
          <m:t>f</m:t>
        </m:r>
      </m:oMath>
      <w:r w:rsidR="008219A0">
        <w:rPr>
          <w:rFonts w:asciiTheme="minorHAnsi" w:hAnsiTheme="minorHAnsi" w:cstheme="minorHAnsi"/>
        </w:rPr>
        <w:t xml:space="preserve"> </w:t>
      </w:r>
      <w:r w:rsidR="008219A0" w:rsidRPr="008219A0">
        <w:rPr>
          <w:rFonts w:asciiTheme="minorHAnsi" w:hAnsiTheme="minorHAnsi" w:cstheme="minorHAnsi"/>
        </w:rPr>
        <w:sym w:font="Wingdings" w:char="F0E0"/>
      </w:r>
      <w:r w:rsidR="008219A0">
        <w:rPr>
          <w:rFonts w:asciiTheme="minorHAnsi" w:hAnsiTheme="minorHAnsi" w:cstheme="minorHAnsi"/>
        </w:rPr>
        <w:t xml:space="preserve"> </w:t>
      </w:r>
      <m:oMath>
        <m:r>
          <w:rPr>
            <w:rFonts w:ascii="Cambria Math" w:hAnsi="Cambria Math" w:cstheme="minorHAnsi"/>
          </w:rPr>
          <m:t>g</m:t>
        </m:r>
      </m:oMath>
      <w:r w:rsidR="00B231FD">
        <w:rPr>
          <w:rFonts w:asciiTheme="minorHAnsi" w:hAnsiTheme="minorHAnsi" w:cstheme="minorHAnsi"/>
        </w:rPr>
        <w:t xml:space="preserve"> but they are not ordered in the delivery order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B231FD">
        <w:rPr>
          <w:rFonts w:asciiTheme="minorHAnsi" w:hAnsiTheme="minorHAnsi" w:cstheme="minorHAnsi"/>
        </w:rPr>
        <w:t>, then they must commute. 3)</w:t>
      </w:r>
      <w:r w:rsidR="00376FA4">
        <w:rPr>
          <w:rFonts w:asciiTheme="minorHAnsi" w:hAnsiTheme="minorHAnsi" w:cstheme="minorHAnsi"/>
        </w:rPr>
        <w:t xml:space="preserve"> if they are causally related in the order </w:t>
      </w:r>
      <m:oMath>
        <m:r>
          <w:rPr>
            <w:rFonts w:ascii="Cambria Math" w:hAnsi="Cambria Math" w:cstheme="minorHAnsi"/>
          </w:rPr>
          <m:t>f</m:t>
        </m:r>
      </m:oMath>
      <w:r w:rsidR="00376FA4">
        <w:rPr>
          <w:rFonts w:asciiTheme="minorHAnsi" w:hAnsiTheme="minorHAnsi" w:cstheme="minorHAnsi"/>
        </w:rPr>
        <w:t xml:space="preserve"> </w:t>
      </w:r>
      <w:r w:rsidR="00376FA4" w:rsidRPr="008219A0">
        <w:rPr>
          <w:rFonts w:asciiTheme="minorHAnsi" w:hAnsiTheme="minorHAnsi" w:cstheme="minorHAnsi"/>
        </w:rPr>
        <w:sym w:font="Wingdings" w:char="F0E0"/>
      </w:r>
      <w:r w:rsidR="00376FA4">
        <w:rPr>
          <w:rFonts w:asciiTheme="minorHAnsi" w:hAnsiTheme="minorHAnsi" w:cstheme="minorHAnsi"/>
        </w:rPr>
        <w:t xml:space="preserve"> </w:t>
      </w:r>
      <m:oMath>
        <m:r>
          <w:rPr>
            <w:rFonts w:ascii="Cambria Math" w:hAnsi="Cambria Math" w:cstheme="minorHAnsi"/>
          </w:rPr>
          <m:t>g</m:t>
        </m:r>
      </m:oMath>
      <w:r w:rsidR="00376FA4">
        <w:rPr>
          <w:rFonts w:asciiTheme="minorHAnsi" w:hAnsiTheme="minorHAnsi" w:cstheme="minorHAnsi"/>
        </w:rPr>
        <w:t xml:space="preserve"> and they are also delivered in the order </w:t>
      </w:r>
      <m:oMath>
        <m:r>
          <w:rPr>
            <w:rFonts w:ascii="Cambria Math" w:hAnsi="Cambria Math" w:cstheme="minorHAnsi"/>
          </w:rPr>
          <m:t>f</m:t>
        </m:r>
        <m:r>
          <m:rPr>
            <m:sty m:val="p"/>
          </m:rP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r>
          <w:rPr>
            <w:rFonts w:ascii="Cambria Math" w:hAnsi="Cambria Math" w:cstheme="minorHAnsi"/>
          </w:rPr>
          <m:t>g</m:t>
        </m:r>
      </m:oMath>
      <w:r w:rsidR="00BE712A">
        <w:rPr>
          <w:rFonts w:asciiTheme="minorHAnsi" w:hAnsiTheme="minorHAnsi" w:cstheme="minorHAnsi"/>
        </w:rPr>
        <w:t xml:space="preserve"> then they are applied in that order at every replica. </w:t>
      </w:r>
      <w:r w:rsidR="006228EC">
        <w:rPr>
          <w:rFonts w:asciiTheme="minorHAnsi" w:hAnsiTheme="minorHAnsi" w:cstheme="minorHAnsi"/>
        </w:rPr>
        <w:t xml:space="preserve">All three cases lead to every replica having an equivalent abstract state. </w:t>
      </w:r>
      <w:r w:rsidR="00792A7F">
        <w:rPr>
          <w:rStyle w:val="FootnoteReference"/>
          <w:rFonts w:asciiTheme="minorHAnsi" w:hAnsiTheme="minorHAnsi" w:cstheme="minorHAnsi"/>
        </w:rPr>
        <w:footnoteReference w:id="76"/>
      </w:r>
    </w:p>
    <w:p w14:paraId="6CEADD25" w14:textId="77777777" w:rsidR="00923171" w:rsidRPr="00923171" w:rsidRDefault="00923171" w:rsidP="007C79D6">
      <w:pPr>
        <w:rPr>
          <w:rFonts w:asciiTheme="minorHAnsi" w:hAnsiTheme="minorHAnsi" w:cstheme="minorHAnsi"/>
          <w:b/>
          <w:bCs/>
        </w:rPr>
      </w:pPr>
    </w:p>
    <w:p w14:paraId="648FC42D" w14:textId="77777777" w:rsidR="00D60609" w:rsidRDefault="00D60609" w:rsidP="007C79D6">
      <w:pPr>
        <w:rPr>
          <w:rFonts w:asciiTheme="minorHAnsi" w:hAnsiTheme="minorHAnsi" w:cstheme="minorHAnsi"/>
        </w:rPr>
      </w:pPr>
    </w:p>
    <w:p w14:paraId="650D30BC" w14:textId="5CC78FAC" w:rsidR="008A0394" w:rsidRDefault="00FD72FB" w:rsidP="00C04A56">
      <w:pPr>
        <w:rPr>
          <w:rFonts w:asciiTheme="minorHAnsi" w:hAnsiTheme="minorHAnsi" w:cstheme="minorHAnsi"/>
          <w:b/>
          <w:bCs/>
        </w:rPr>
      </w:pPr>
      <w:r>
        <w:rPr>
          <w:rFonts w:asciiTheme="minorHAnsi" w:hAnsiTheme="minorHAnsi" w:cstheme="minorHAnsi"/>
          <w:b/>
          <w:bCs/>
        </w:rPr>
        <w:t>Comparing State-based vs Operation-based CRDTS</w:t>
      </w:r>
    </w:p>
    <w:p w14:paraId="6EDFA587" w14:textId="14DE2967" w:rsidR="00C34F88" w:rsidRDefault="00C34F88" w:rsidP="00C04A56">
      <w:pPr>
        <w:rPr>
          <w:rFonts w:asciiTheme="minorHAnsi" w:hAnsiTheme="minorHAnsi" w:cstheme="minorHAnsi"/>
        </w:rPr>
      </w:pPr>
    </w:p>
    <w:p w14:paraId="29E7038D" w14:textId="6B7D5B37" w:rsidR="00C34F88" w:rsidRDefault="00C34F88" w:rsidP="00C04A56">
      <w:pPr>
        <w:rPr>
          <w:rFonts w:asciiTheme="minorHAnsi" w:hAnsiTheme="minorHAnsi" w:cstheme="minorHAnsi"/>
        </w:rPr>
      </w:pPr>
      <w:r>
        <w:rPr>
          <w:rFonts w:asciiTheme="minorHAnsi" w:hAnsiTheme="minorHAnsi" w:cstheme="minorHAnsi"/>
        </w:rPr>
        <w:lastRenderedPageBreak/>
        <w:t xml:space="preserve">We have proven that both </w:t>
      </w:r>
      <w:proofErr w:type="spellStart"/>
      <w:r>
        <w:rPr>
          <w:rFonts w:asciiTheme="minorHAnsi" w:hAnsiTheme="minorHAnsi" w:cstheme="minorHAnsi"/>
        </w:rPr>
        <w:t>CvRDTs</w:t>
      </w:r>
      <w:proofErr w:type="spellEnd"/>
      <w:r>
        <w:rPr>
          <w:rFonts w:asciiTheme="minorHAnsi" w:hAnsiTheme="minorHAnsi" w:cstheme="minorHAnsi"/>
        </w:rPr>
        <w:t xml:space="preserve"> and </w:t>
      </w:r>
      <w:proofErr w:type="spellStart"/>
      <w:r>
        <w:rPr>
          <w:rFonts w:asciiTheme="minorHAnsi" w:hAnsiTheme="minorHAnsi" w:cstheme="minorHAnsi"/>
        </w:rPr>
        <w:t>CmRDTS</w:t>
      </w:r>
      <w:proofErr w:type="spellEnd"/>
      <w:r>
        <w:rPr>
          <w:rFonts w:asciiTheme="minorHAnsi" w:hAnsiTheme="minorHAnsi" w:cstheme="minorHAnsi"/>
        </w:rPr>
        <w:t xml:space="preserve"> accomplish the same goa</w:t>
      </w:r>
      <w:r w:rsidR="007B6B09">
        <w:rPr>
          <w:rFonts w:asciiTheme="minorHAnsi" w:hAnsiTheme="minorHAnsi" w:cstheme="minorHAnsi"/>
        </w:rPr>
        <w:t xml:space="preserve">l – eventual convergence. </w:t>
      </w:r>
      <w:r w:rsidR="00AC1791">
        <w:rPr>
          <w:rFonts w:asciiTheme="minorHAnsi" w:hAnsiTheme="minorHAnsi" w:cstheme="minorHAnsi"/>
        </w:rPr>
        <w:t xml:space="preserve">However, there are important differences between these two mechanisms. </w:t>
      </w:r>
    </w:p>
    <w:p w14:paraId="43214C0F" w14:textId="6F6FB7AF" w:rsidR="00632E03" w:rsidRDefault="00632E03" w:rsidP="00C04A56">
      <w:pPr>
        <w:rPr>
          <w:rFonts w:asciiTheme="minorHAnsi" w:hAnsiTheme="minorHAnsi" w:cstheme="minorHAnsi"/>
        </w:rPr>
      </w:pPr>
    </w:p>
    <w:p w14:paraId="2BE6A56B" w14:textId="4BF4B5DD" w:rsidR="00632E03" w:rsidRDefault="00632E03" w:rsidP="00C04A56">
      <w:pPr>
        <w:rPr>
          <w:rFonts w:asciiTheme="minorHAnsi" w:hAnsiTheme="minorHAnsi" w:cstheme="minorHAnsi"/>
        </w:rPr>
      </w:pPr>
      <w:r>
        <w:rPr>
          <w:rFonts w:asciiTheme="minorHAnsi" w:hAnsiTheme="minorHAnsi" w:cstheme="minorHAnsi"/>
        </w:rPr>
        <w:t xml:space="preserve">State-based CRDTs are generally simpler to reason about because the entire state of the replica is transported and merged in one step. </w:t>
      </w:r>
      <w:r>
        <w:rPr>
          <w:rStyle w:val="FootnoteReference"/>
          <w:rFonts w:asciiTheme="minorHAnsi" w:hAnsiTheme="minorHAnsi" w:cstheme="minorHAnsi"/>
        </w:rPr>
        <w:footnoteReference w:id="77"/>
      </w:r>
      <w:r w:rsidR="009B2780">
        <w:rPr>
          <w:rFonts w:asciiTheme="minorHAnsi" w:hAnsiTheme="minorHAnsi" w:cstheme="minorHAnsi"/>
        </w:rPr>
        <w:t xml:space="preserve"> </w:t>
      </w:r>
      <w:r w:rsidR="00BC3485">
        <w:rPr>
          <w:rFonts w:asciiTheme="minorHAnsi" w:hAnsiTheme="minorHAnsi" w:cstheme="minorHAnsi"/>
        </w:rPr>
        <w:t xml:space="preserve">This merging concept is one that computer scientists are familiar with – thanks Git! </w:t>
      </w:r>
      <w:r w:rsidR="00CD1B0B">
        <w:rPr>
          <w:rFonts w:asciiTheme="minorHAnsi" w:hAnsiTheme="minorHAnsi" w:cstheme="minorHAnsi"/>
        </w:rPr>
        <w:t xml:space="preserve">However, as the size of the state grows, sending the entire state of a replica becomes inefficient. </w:t>
      </w:r>
      <w:r w:rsidR="00D210EC">
        <w:rPr>
          <w:rStyle w:val="FootnoteReference"/>
          <w:rFonts w:asciiTheme="minorHAnsi" w:hAnsiTheme="minorHAnsi" w:cstheme="minorHAnsi"/>
        </w:rPr>
        <w:footnoteReference w:id="78"/>
      </w:r>
    </w:p>
    <w:p w14:paraId="05F1B036" w14:textId="2401C1B0" w:rsidR="00AE6A78" w:rsidRDefault="00AE6A78" w:rsidP="00C04A56">
      <w:pPr>
        <w:rPr>
          <w:rFonts w:asciiTheme="minorHAnsi" w:hAnsiTheme="minorHAnsi" w:cstheme="minorHAnsi"/>
        </w:rPr>
      </w:pPr>
    </w:p>
    <w:p w14:paraId="3C3A7BE8" w14:textId="2341579A" w:rsidR="00475B38" w:rsidRPr="00DE77BA" w:rsidRDefault="00AE6A78" w:rsidP="00C04A56">
      <w:pPr>
        <w:rPr>
          <w:rFonts w:asciiTheme="minorHAnsi" w:hAnsiTheme="minorHAnsi" w:cstheme="minorHAnsi"/>
        </w:rPr>
      </w:pPr>
      <w:r>
        <w:rPr>
          <w:rFonts w:asciiTheme="minorHAnsi" w:hAnsiTheme="minorHAnsi" w:cstheme="minorHAnsi"/>
        </w:rPr>
        <w:t xml:space="preserve">Operation-based CRDTs, on the other hand, </w:t>
      </w:r>
      <w:r w:rsidR="00967488">
        <w:rPr>
          <w:rFonts w:asciiTheme="minorHAnsi" w:hAnsiTheme="minorHAnsi" w:cstheme="minorHAnsi"/>
        </w:rPr>
        <w:t xml:space="preserve">often has a smaller per transaction payload because it does not require sending the entire state each time. </w:t>
      </w:r>
      <w:r w:rsidR="00C86EF5">
        <w:rPr>
          <w:rStyle w:val="FootnoteReference"/>
          <w:rFonts w:asciiTheme="minorHAnsi" w:hAnsiTheme="minorHAnsi" w:cstheme="minorHAnsi"/>
        </w:rPr>
        <w:footnoteReference w:id="79"/>
      </w:r>
      <w:r w:rsidR="00997A72">
        <w:rPr>
          <w:rFonts w:asciiTheme="minorHAnsi" w:hAnsiTheme="minorHAnsi" w:cstheme="minorHAnsi"/>
        </w:rPr>
        <w:t xml:space="preserve"> </w:t>
      </w:r>
      <w:r w:rsidR="00612531">
        <w:rPr>
          <w:rFonts w:asciiTheme="minorHAnsi" w:hAnsiTheme="minorHAnsi" w:cstheme="minorHAnsi"/>
        </w:rPr>
        <w:t xml:space="preserve">However, </w:t>
      </w:r>
      <w:proofErr w:type="gramStart"/>
      <w:r w:rsidR="00612531">
        <w:rPr>
          <w:rFonts w:asciiTheme="minorHAnsi" w:hAnsiTheme="minorHAnsi" w:cstheme="minorHAnsi"/>
        </w:rPr>
        <w:t>op-based</w:t>
      </w:r>
      <w:proofErr w:type="gramEnd"/>
      <w:r w:rsidR="00612531">
        <w:rPr>
          <w:rFonts w:asciiTheme="minorHAnsi" w:hAnsiTheme="minorHAnsi" w:cstheme="minorHAnsi"/>
        </w:rPr>
        <w:t xml:space="preserve"> CRDTs are generally more </w:t>
      </w:r>
      <w:r w:rsidR="00D14BF2">
        <w:rPr>
          <w:rFonts w:asciiTheme="minorHAnsi" w:hAnsiTheme="minorHAnsi" w:cstheme="minorHAnsi"/>
        </w:rPr>
        <w:t>difficult to reason about because they require understanding the causal change of operations</w:t>
      </w:r>
      <w:r w:rsidR="00475B38">
        <w:rPr>
          <w:rFonts w:asciiTheme="minorHAnsi" w:hAnsiTheme="minorHAnsi" w:cstheme="minorHAnsi"/>
        </w:rPr>
        <w:t xml:space="preserve"> and sometimes complicated prepare and effect functions</w:t>
      </w:r>
      <w:r w:rsidR="00D14BF2">
        <w:rPr>
          <w:rFonts w:asciiTheme="minorHAnsi" w:hAnsiTheme="minorHAnsi" w:cstheme="minorHAnsi"/>
        </w:rPr>
        <w:t xml:space="preserve">. </w:t>
      </w:r>
      <w:r w:rsidR="00293FF0">
        <w:rPr>
          <w:rStyle w:val="FootnoteReference"/>
          <w:rFonts w:asciiTheme="minorHAnsi" w:hAnsiTheme="minorHAnsi" w:cstheme="minorHAnsi"/>
        </w:rPr>
        <w:footnoteReference w:id="80"/>
      </w:r>
      <w:r w:rsidR="00550916">
        <w:rPr>
          <w:rFonts w:asciiTheme="minorHAnsi" w:hAnsiTheme="minorHAnsi" w:cstheme="minorHAnsi"/>
        </w:rPr>
        <w:t xml:space="preserve"> </w:t>
      </w:r>
      <w:r w:rsidR="007B1BBC">
        <w:rPr>
          <w:rFonts w:asciiTheme="minorHAnsi" w:hAnsiTheme="minorHAnsi" w:cstheme="minorHAnsi"/>
        </w:rPr>
        <w:t>See the below schema for an op-based Add-Wins Set</w:t>
      </w:r>
      <w:r w:rsidR="00210F05">
        <w:rPr>
          <w:rFonts w:asciiTheme="minorHAnsi" w:hAnsiTheme="minorHAnsi" w:cstheme="minorHAnsi"/>
        </w:rPr>
        <w:t xml:space="preserve"> as an example of the potential complexity of operation-based CRDTs</w:t>
      </w:r>
      <w:r w:rsidR="007B1BBC">
        <w:rPr>
          <w:rFonts w:asciiTheme="minorHAnsi" w:hAnsiTheme="minorHAnsi" w:cstheme="minorHAnsi"/>
        </w:rPr>
        <w:t xml:space="preserve">. </w:t>
      </w:r>
      <w:r w:rsidR="007B1BBC">
        <w:rPr>
          <w:rStyle w:val="FootnoteReference"/>
          <w:rFonts w:asciiTheme="minorHAnsi" w:hAnsiTheme="minorHAnsi" w:cstheme="minorHAnsi"/>
        </w:rPr>
        <w:footnoteReference w:id="81"/>
      </w:r>
      <w:r w:rsidR="006F73A8">
        <w:rPr>
          <w:rFonts w:asciiTheme="minorHAnsi" w:hAnsiTheme="minorHAnsi" w:cstheme="minorHAnsi"/>
        </w:rPr>
        <w:t xml:space="preserve"> The Add-Wins set is a normal set implementation with the updating operations add and remove, and the query operation contains. </w:t>
      </w:r>
      <w:r w:rsidR="0071245E">
        <w:rPr>
          <w:rFonts w:asciiTheme="minorHAnsi" w:hAnsiTheme="minorHAnsi" w:cstheme="minorHAnsi"/>
        </w:rPr>
        <w:t xml:space="preserve">The uniqueness is that if concurrent add and remove operations are called with the same argument, </w:t>
      </w:r>
      <w:r w:rsidR="00DE77BA">
        <w:rPr>
          <w:rFonts w:asciiTheme="minorHAnsi" w:hAnsiTheme="minorHAnsi" w:cstheme="minorHAnsi"/>
          <w:i/>
          <w:iCs/>
        </w:rPr>
        <w:t>x</w:t>
      </w:r>
      <w:r w:rsidR="0071245E">
        <w:rPr>
          <w:rFonts w:asciiTheme="minorHAnsi" w:hAnsiTheme="minorHAnsi" w:cstheme="minorHAnsi"/>
        </w:rPr>
        <w:t xml:space="preserve">, for example, </w:t>
      </w:r>
      <w:r w:rsidR="00DE77BA">
        <w:rPr>
          <w:rFonts w:asciiTheme="minorHAnsi" w:hAnsiTheme="minorHAnsi" w:cstheme="minorHAnsi"/>
        </w:rPr>
        <w:t xml:space="preserve">the Add-Wins set keeps the element </w:t>
      </w:r>
      <w:r w:rsidR="00DE77BA">
        <w:rPr>
          <w:rFonts w:asciiTheme="minorHAnsi" w:hAnsiTheme="minorHAnsi" w:cstheme="minorHAnsi"/>
          <w:i/>
          <w:iCs/>
        </w:rPr>
        <w:t>x</w:t>
      </w:r>
      <w:r w:rsidR="00DE77BA">
        <w:rPr>
          <w:rFonts w:asciiTheme="minorHAnsi" w:hAnsiTheme="minorHAnsi" w:cstheme="minorHAnsi"/>
        </w:rPr>
        <w:t xml:space="preserve"> in the set so that subsequent calls to contains(x) will evaluate to true.</w:t>
      </w:r>
      <w:r w:rsidR="0060571C">
        <w:rPr>
          <w:rFonts w:asciiTheme="minorHAnsi" w:hAnsiTheme="minorHAnsi" w:cstheme="minorHAnsi"/>
        </w:rPr>
        <w:t xml:space="preserve"> </w:t>
      </w:r>
      <w:r w:rsidR="00410AB6">
        <w:rPr>
          <w:rStyle w:val="FootnoteReference"/>
          <w:rFonts w:asciiTheme="minorHAnsi" w:hAnsiTheme="minorHAnsi" w:cstheme="minorHAnsi"/>
        </w:rPr>
        <w:footnoteReference w:id="82"/>
      </w:r>
      <w:r w:rsidR="00DE77BA">
        <w:rPr>
          <w:rFonts w:asciiTheme="minorHAnsi" w:hAnsiTheme="minorHAnsi" w:cstheme="minorHAnsi"/>
        </w:rPr>
        <w:t xml:space="preserve"> </w:t>
      </w:r>
    </w:p>
    <w:p w14:paraId="459D31B0" w14:textId="77777777" w:rsidR="00475B38" w:rsidRDefault="00475B38" w:rsidP="00C04A56">
      <w:pPr>
        <w:rPr>
          <w:rFonts w:asciiTheme="minorHAnsi" w:hAnsiTheme="minorHAnsi" w:cstheme="minorHAnsi"/>
        </w:rPr>
      </w:pPr>
    </w:p>
    <w:p w14:paraId="5E33C1E5" w14:textId="77777777" w:rsidR="00054E91" w:rsidRDefault="00475B38" w:rsidP="00054E91">
      <w:pPr>
        <w:keepNext/>
        <w:jc w:val="center"/>
      </w:pPr>
      <w:r>
        <w:rPr>
          <w:rFonts w:asciiTheme="minorHAnsi" w:hAnsiTheme="minorHAnsi" w:cstheme="minorHAnsi"/>
          <w:noProof/>
        </w:rPr>
        <w:drawing>
          <wp:inline distT="0" distB="0" distL="0" distR="0" wp14:anchorId="4B0654C3" wp14:editId="78D51A58">
            <wp:extent cx="5283200" cy="22987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1">
                      <a:extLst>
                        <a:ext uri="{28A0092B-C50C-407E-A947-70E740481C1C}">
                          <a14:useLocalDpi xmlns:a14="http://schemas.microsoft.com/office/drawing/2010/main" val="0"/>
                        </a:ext>
                      </a:extLst>
                    </a:blip>
                    <a:stretch>
                      <a:fillRect/>
                    </a:stretch>
                  </pic:blipFill>
                  <pic:spPr>
                    <a:xfrm>
                      <a:off x="0" y="0"/>
                      <a:ext cx="5283200" cy="2298700"/>
                    </a:xfrm>
                    <a:prstGeom prst="rect">
                      <a:avLst/>
                    </a:prstGeom>
                  </pic:spPr>
                </pic:pic>
              </a:graphicData>
            </a:graphic>
          </wp:inline>
        </w:drawing>
      </w:r>
    </w:p>
    <w:p w14:paraId="72704E02" w14:textId="13EF12FD" w:rsidR="00AE6A78" w:rsidRPr="00C34F88" w:rsidRDefault="00054E91" w:rsidP="00054E91">
      <w:pPr>
        <w:pStyle w:val="Caption"/>
        <w:jc w:val="center"/>
        <w:rPr>
          <w:rFonts w:asciiTheme="minorHAnsi" w:hAnsiTheme="minorHAnsi" w:cstheme="minorHAnsi"/>
        </w:rPr>
      </w:pPr>
      <w:r>
        <w:t xml:space="preserve">Figure </w:t>
      </w:r>
      <w:fldSimple w:instr=" SEQ Figure \* ARABIC ">
        <w:r>
          <w:rPr>
            <w:noProof/>
          </w:rPr>
          <w:t>4</w:t>
        </w:r>
      </w:fldSimple>
      <w:r>
        <w:t xml:space="preserve">: Schema for an op-based Add-Wins Set CRDT. Source: Pure Operation-Based Replicated Data Types by </w:t>
      </w:r>
      <w:proofErr w:type="spellStart"/>
      <w:r>
        <w:t>Baquero</w:t>
      </w:r>
      <w:proofErr w:type="spellEnd"/>
      <w:r>
        <w:t xml:space="preserve"> </w:t>
      </w:r>
      <w:proofErr w:type="gramStart"/>
      <w:r>
        <w:t>et al..</w:t>
      </w:r>
      <w:proofErr w:type="gramEnd"/>
    </w:p>
    <w:sectPr w:rsidR="00AE6A78" w:rsidRPr="00C34F88"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E34F66" w14:textId="77777777" w:rsidR="00C17C9F" w:rsidRDefault="00C17C9F" w:rsidP="00A447A3">
      <w:r>
        <w:separator/>
      </w:r>
    </w:p>
  </w:endnote>
  <w:endnote w:type="continuationSeparator" w:id="0">
    <w:p w14:paraId="41396D1A" w14:textId="77777777" w:rsidR="00C17C9F" w:rsidRDefault="00C17C9F"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698B1" w14:textId="77777777" w:rsidR="00C17C9F" w:rsidRDefault="00C17C9F" w:rsidP="00A447A3">
      <w:r>
        <w:separator/>
      </w:r>
    </w:p>
  </w:footnote>
  <w:footnote w:type="continuationSeparator" w:id="0">
    <w:p w14:paraId="11DA464A" w14:textId="77777777" w:rsidR="00C17C9F" w:rsidRDefault="00C17C9F" w:rsidP="00A447A3">
      <w:r>
        <w:continuationSeparator/>
      </w:r>
    </w:p>
  </w:footnote>
  <w:footnote w:id="1">
    <w:p w14:paraId="296AC55A" w14:textId="654EA49F"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3">
    <w:p w14:paraId="7692740E" w14:textId="251C4D06"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w:t>
      </w:r>
      <w:proofErr w:type="spellStart"/>
      <w:r w:rsidRPr="00FA1DA1">
        <w:rPr>
          <w:rFonts w:ascii="Calibri" w:cs="Calibri"/>
        </w:rPr>
        <w:t>Vogels</w:t>
      </w:r>
      <w:proofErr w:type="spellEnd"/>
      <w:r w:rsidRPr="00FA1DA1">
        <w:rPr>
          <w:rFonts w:ascii="Calibri" w:cs="Calibri"/>
        </w:rPr>
        <w:t xml:space="preserve">,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7">
    <w:p w14:paraId="2A3E36A9" w14:textId="7486F4E2"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8">
    <w:p w14:paraId="39B9B0AC" w14:textId="39F4BC1D"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9">
    <w:p w14:paraId="1C9F8778" w14:textId="2277E5B8"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10">
    <w:p w14:paraId="758D8D6C" w14:textId="2B09FED7"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577461" w:rsidRDefault="00577461" w:rsidP="00A95669">
      <w:pPr>
        <w:pStyle w:val="FootnoteText"/>
      </w:pPr>
      <w:r w:rsidRPr="006228EC">
        <w:rPr>
          <w:rStyle w:val="FootnoteReference"/>
        </w:rPr>
        <w:footnoteRef/>
      </w:r>
      <w:r>
        <w:t xml:space="preserve"> </w:t>
      </w:r>
      <w:r>
        <w:fldChar w:fldCharType="begin"/>
      </w:r>
      <w:r>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577461" w:rsidRDefault="00577461" w:rsidP="00575DA7">
      <w:pPr>
        <w:pStyle w:val="FootnoteText"/>
      </w:pPr>
      <w:r w:rsidRPr="006228EC">
        <w:rPr>
          <w:rStyle w:val="FootnoteReference"/>
        </w:rPr>
        <w:footnoteRef/>
      </w:r>
      <w:r>
        <w:t xml:space="preserve"> </w:t>
      </w:r>
      <w:r>
        <w:fldChar w:fldCharType="begin"/>
      </w:r>
      <w:r>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577461" w:rsidRDefault="00577461" w:rsidP="006921CC">
      <w:pPr>
        <w:pStyle w:val="FootnoteText"/>
      </w:pPr>
      <w:r w:rsidRPr="006228EC">
        <w:rPr>
          <w:rStyle w:val="FootnoteReference"/>
        </w:rPr>
        <w:footnoteRef/>
      </w:r>
      <w:r>
        <w:t xml:space="preserve"> </w:t>
      </w:r>
      <w:r>
        <w:fldChar w:fldCharType="begin"/>
      </w:r>
      <w:r>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20">
    <w:p w14:paraId="496CF0CB" w14:textId="3F56784C"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24">
    <w:p w14:paraId="5E49908A" w14:textId="33182F18"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27">
    <w:p w14:paraId="297E68BA" w14:textId="3CAAEC41"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28">
    <w:p w14:paraId="4186F362" w14:textId="7CFBD428"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29">
    <w:p w14:paraId="0948D276" w14:textId="1A7A700C"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0">
    <w:p w14:paraId="3515DFAF" w14:textId="772D9CEF"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31">
    <w:p w14:paraId="3BB552B1" w14:textId="58CA8BCA"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CTWafpIg","properties":{"formattedCitation":"Shapiro et al., \\uc0\\u8220{}Conflict-Free Replicated Data Types.\\uc0\\u8221{}","plainCitation":"Shapiro et al., “Conflict-Free Replicated Data Types.”","dontUpdate":true,"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08BD4689"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laYwlwox","properties":{"formattedCitation":"Shapiro et al.","plainCitation":"Shapiro et al.","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0D38B3FA"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amnaqQ2j","properties":{"formattedCitation":"Shapiro et al., \\uc0\\u8220{}Conflict-Free Replicated Data Types.\\uc0\\u8221{}","plainCitation":"Shapiro et al., “Conflict-Free Replicated Data Types.”","dontUpdate":true,"noteIndex":33},"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70F876BF" w:rsidR="00577461" w:rsidRDefault="00577461" w:rsidP="00F225D1">
      <w:pPr>
        <w:pStyle w:val="FootnoteText"/>
      </w:pPr>
      <w:r w:rsidRPr="006228EC">
        <w:rPr>
          <w:rStyle w:val="FootnoteReference"/>
        </w:rPr>
        <w:footnoteRef/>
      </w:r>
      <w:r>
        <w:t xml:space="preserve"> </w:t>
      </w:r>
      <w:r>
        <w:fldChar w:fldCharType="begin"/>
      </w:r>
      <w:r>
        <w:instrText xml:space="preserve"> ADDIN ZOTERO_ITEM CSL_CITATION {"citationID":"Js61w9qf","properties":{"formattedCitation":"Vogels, \\uc0\\u8220{}Eventually Consistent.\\uc0\\u8221{}","plainCitation":"Vogels, “Eventually Consistent.”","noteIndex":3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5">
    <w:p w14:paraId="710A7D03" w14:textId="46C9B766"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36">
    <w:p w14:paraId="3F36D3A5" w14:textId="7890085C"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37">
    <w:p w14:paraId="5A0F70FC" w14:textId="351522DE"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3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Shoker, and Carlos Baquero, “Delta State Replicated Data Types,” </w:t>
      </w:r>
      <w:r w:rsidRPr="00392A20">
        <w:rPr>
          <w:rFonts w:ascii="Calibri" w:cs="Calibri"/>
          <w:i/>
          <w:iCs/>
        </w:rPr>
        <w:t>HASLab/INSEC TEC and Universidad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38">
    <w:p w14:paraId="55783165" w14:textId="33E610D9"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kLCZJyTZ","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3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3F43E8">
        <w:rPr>
          <w:rFonts w:ascii="Calibri" w:cs="Calibri"/>
        </w:rPr>
        <w:t xml:space="preserve">Bartosz Sypytkowski, “An Introduction to State-Based CRDTs,” </w:t>
      </w:r>
      <w:r w:rsidRPr="003F43E8">
        <w:rPr>
          <w:rFonts w:ascii="Calibri" w:cs="Calibri"/>
          <w:i/>
          <w:iCs/>
        </w:rPr>
        <w:t>Bartosz Sypytkowski - Software Dev Blog</w:t>
      </w:r>
      <w:r w:rsidRPr="003F43E8">
        <w:rPr>
          <w:rFonts w:ascii="Calibri" w:cs="Calibri"/>
        </w:rPr>
        <w:t xml:space="preserve"> (blog), December 18, 2017, https://bartoszsypytkowski.com/the-state-of-a-state-based-crdts/.</w:t>
      </w:r>
      <w:r>
        <w:fldChar w:fldCharType="end"/>
      </w:r>
    </w:p>
  </w:footnote>
  <w:footnote w:id="39">
    <w:p w14:paraId="562CC0C0" w14:textId="0218D043"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YDdQ2Q1p","properties":{"formattedCitation":"Sypytkowski.","plainCitation":"Sypytkowski.","noteIndex":3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40">
    <w:p w14:paraId="2E5696F0" w14:textId="7B0B5303"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40},"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Demirbas,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41">
    <w:p w14:paraId="324D449B" w14:textId="3647ED84"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nBfJTeV7","properties":{"formattedCitation":"Sypytkowski, \\uc0\\u8220{}An Introduction to State-Based CRDTs.\\uc0\\u8221{}","plainCitation":"Sypytkowski, “An Introduction to State-Based CRDTs.”","noteIndex":4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760EC">
        <w:rPr>
          <w:rFonts w:ascii="Calibri" w:cs="Calibri"/>
        </w:rPr>
        <w:t>Sypytkowski, “An Introduction to State-Based CRDTs.”</w:t>
      </w:r>
      <w:r>
        <w:fldChar w:fldCharType="end"/>
      </w:r>
    </w:p>
  </w:footnote>
  <w:footnote w:id="42">
    <w:p w14:paraId="31873116" w14:textId="1FD7EE28"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0UVjqaTX","properties":{"formattedCitation":"Demirbas, \\uc0\\u8220{}Conflict-Free Replicated Data Types.\\uc0\\u8221{}","plainCitation":"Demirbas, “Conflict-Free Replicated Data Types.”","noteIndex":42},"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E760EC">
        <w:rPr>
          <w:rFonts w:ascii="Calibri" w:cs="Calibri"/>
        </w:rPr>
        <w:t>Demirbas, “Conflict-Free Replicated Data Types.”</w:t>
      </w:r>
      <w:r>
        <w:fldChar w:fldCharType="end"/>
      </w:r>
    </w:p>
  </w:footnote>
  <w:footnote w:id="43">
    <w:p w14:paraId="39BCED50" w14:textId="547367AF"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W5UHNrO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dontUpdate":true,"noteIndex":4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951047">
        <w:rPr>
          <w:rFonts w:ascii="Calibri" w:cs="Calibri"/>
        </w:rPr>
        <w:t xml:space="preserve">Carlos Baquero, Almeida Paulo, and Ali Shoker, “Pure Operation-Based Replicated Data Types,” </w:t>
      </w:r>
      <w:r w:rsidRPr="00951047">
        <w:rPr>
          <w:rFonts w:ascii="Calibri" w:cs="Calibri"/>
          <w:i/>
          <w:iCs/>
        </w:rPr>
        <w:t>Cornell University</w:t>
      </w:r>
      <w:r w:rsidRPr="00951047">
        <w:rPr>
          <w:rFonts w:ascii="Calibri" w:cs="Calibri"/>
        </w:rPr>
        <w:t>, October 13, 2017, https://doi.org/arXiv:1710.04469</w:t>
      </w:r>
      <w:r>
        <w:rPr>
          <w:rFonts w:ascii="Calibri" w:cs="Calibri"/>
        </w:rPr>
        <w:t>. page 1</w:t>
      </w:r>
      <w:r w:rsidRPr="00951047">
        <w:rPr>
          <w:rFonts w:ascii="Calibri" w:cs="Calibri"/>
        </w:rPr>
        <w:t>.</w:t>
      </w:r>
      <w:r>
        <w:fldChar w:fldCharType="end"/>
      </w:r>
    </w:p>
  </w:footnote>
  <w:footnote w:id="44">
    <w:p w14:paraId="75E2142A" w14:textId="59F48600"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oBhimI1J","properties":{"formattedCitation":"Baquero, Paulo, and Shoker.","plainCitation":"Baquero, Paulo, and Shoker.","noteIndex":4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5">
    <w:p w14:paraId="14ABE17C" w14:textId="25687FE4"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tPhKB2zp","properties":{"formattedCitation":"Baquero, Paulo, and Shoker.","plainCitation":"Baquero, Paulo, and Shoker.","noteIndex":4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6">
    <w:p w14:paraId="0CEE30CC" w14:textId="64358A91"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4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D77198">
        <w:rPr>
          <w:rFonts w:ascii="Calibri" w:cs="Calibri"/>
        </w:rPr>
        <w:t>Sypytkowski, “An Introduction to State-Based CRDTs.”</w:t>
      </w:r>
      <w:r>
        <w:fldChar w:fldCharType="end"/>
      </w:r>
    </w:p>
  </w:footnote>
  <w:footnote w:id="47">
    <w:p w14:paraId="141BA6CD" w14:textId="67CD9C8A"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rkSMberM","properties":{"formattedCitation":"Almeida, Shoker, and Baquero, \\uc0\\u8220{}Delta State Replicated Data Types.\\uc0\\u8221{}","plainCitation":"Almeida, Shoker, and Baquero, “Delta State Replicated Data Types.”","dontUpdate":true,"noteIndex":44},"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Almeida, Shoker, and Baquero, “Delta State Replicated Data Types.</w:t>
      </w:r>
      <w:r>
        <w:rPr>
          <w:rFonts w:ascii="Calibri" w:cs="Calibri"/>
        </w:rPr>
        <w:t>" page 4</w:t>
      </w:r>
      <w:r>
        <w:fldChar w:fldCharType="end"/>
      </w:r>
    </w:p>
  </w:footnote>
  <w:footnote w:id="48">
    <w:p w14:paraId="249FA907" w14:textId="370A7E51"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4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49">
    <w:p w14:paraId="4886426C" w14:textId="0B7A65F9"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M0LzG5Xo","properties":{"formattedCitation":"Shapiro et al.","plainCitation":"Shapiro et al.","dontUpdate":true,"noteIndex":4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50">
    <w:p w14:paraId="1019712D" w14:textId="111F1422"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47},"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Reinhard Schwarz and Friedemann Mattern,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51">
    <w:p w14:paraId="1C9EBCFC" w14:textId="38D8AF33"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Aezyoo2n","properties":{"formattedCitation":"Shapiro et al.","plainCitation":"Shapiro et al.","dontUpdate":true,"noteIndex":4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52">
    <w:p w14:paraId="04D60D15" w14:textId="35B2160A"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MDW1cP4X","properties":{"formattedCitation":"Shapiro et al.","plainCitation":"Shapiro et al.","dontUpdate":true,"noteIndex":4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53">
    <w:p w14:paraId="5F0E5EF4" w14:textId="24D44642"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2adJHsAr","properties":{"formattedCitation":"Shapiro et al.","plainCitation":"Shapiro et al.","dontUpdate":true,"noteIndex":5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54">
    <w:p w14:paraId="4B31BF2B" w14:textId="5D383434"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ydarXBOc","properties":{"formattedCitation":"Shapiro et al.","plainCitation":"Shapiro et al.","dontUpdate":true,"noteIndex":5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55">
    <w:p w14:paraId="66E988CC" w14:textId="0194C48E" w:rsidR="00577461" w:rsidRDefault="00577461">
      <w:pPr>
        <w:pStyle w:val="FootnoteText"/>
      </w:pPr>
      <w:r w:rsidRPr="006228EC">
        <w:rPr>
          <w:rStyle w:val="FootnoteReference"/>
        </w:rPr>
        <w:footnoteRef/>
      </w:r>
      <w:r>
        <w:t xml:space="preserve"> </w:t>
      </w:r>
      <w:r>
        <w:fldChar w:fldCharType="begin"/>
      </w:r>
      <w:r w:rsidR="00C450F2">
        <w:instrText xml:space="preserve"> ADDIN ZOTERO_ITEM CSL_CITATION {"citationID":"xctiXibv","properties":{"formattedCitation":"Sypytkowski, \\uc0\\u8220{}An Introduction to State-Based CRDTs.\\uc0\\u8221{}","plainCitation":"Sypytkowski, “An Introduction to State-Based CRDTs.”","noteIndex":5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C51F4">
        <w:rPr>
          <w:rFonts w:ascii="Calibri" w:cs="Calibri"/>
        </w:rPr>
        <w:t>Sypytkowski, “An Introduction to State-Based CRDTs.”</w:t>
      </w:r>
      <w:r>
        <w:fldChar w:fldCharType="end"/>
      </w:r>
    </w:p>
  </w:footnote>
  <w:footnote w:id="56">
    <w:p w14:paraId="094E481C" w14:textId="623A579D" w:rsidR="00577461" w:rsidRDefault="00577461">
      <w:pPr>
        <w:pStyle w:val="FootnoteText"/>
      </w:pPr>
      <w:r w:rsidRPr="006228EC">
        <w:rPr>
          <w:rStyle w:val="FootnoteReference"/>
        </w:rPr>
        <w:footnoteRef/>
      </w:r>
      <w:r>
        <w:t xml:space="preserve"> </w:t>
      </w:r>
      <w:r>
        <w:fldChar w:fldCharType="begin"/>
      </w:r>
      <w:r w:rsidR="00C450F2">
        <w:instrText xml:space="preserve"> ADDIN ZOTERO_ITEM CSL_CITATION {"citationID":"m9NflcMR","properties":{"formattedCitation":"Almeida, Shoker, and Baquero, \\uc0\\u8220{}Delta State Replicated Data Types.\\uc0\\u8221{}","plainCitation":"Almeida, Shoker, and Baquero, “Delta State Replicated Data Types.”","dontUpdate":true,"noteIndex":56},"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Almeida, Shoker, and Baquero, “Delta State Replicated Data Types.</w:t>
      </w:r>
      <w:r>
        <w:rPr>
          <w:rFonts w:ascii="Calibri" w:cs="Calibri"/>
        </w:rPr>
        <w:t>" page 4</w:t>
      </w:r>
      <w:r>
        <w:fldChar w:fldCharType="end"/>
      </w:r>
    </w:p>
  </w:footnote>
  <w:footnote w:id="57">
    <w:p w14:paraId="4D4E8478" w14:textId="423209D0" w:rsidR="00577461" w:rsidRDefault="00577461">
      <w:pPr>
        <w:pStyle w:val="FootnoteText"/>
      </w:pPr>
      <w:r w:rsidRPr="006228EC">
        <w:rPr>
          <w:rStyle w:val="FootnoteReference"/>
        </w:rPr>
        <w:footnoteRef/>
      </w:r>
      <w:r>
        <w:t xml:space="preserve"> </w:t>
      </w:r>
      <w:r>
        <w:fldChar w:fldCharType="begin"/>
      </w:r>
      <w:r w:rsidR="00C450F2">
        <w:instrText xml:space="preserve"> ADDIN ZOTERO_ITEM CSL_CITATION {"citationID":"vScI3eDb","properties":{"formattedCitation":"Almeida, Shoker, and Baquero.","plainCitation":"Almeida, Shoker, and Baquero.","dontUpdate":true,"noteIndex":5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58">
    <w:p w14:paraId="6774FA86" w14:textId="13AB4CEF" w:rsidR="00577461" w:rsidRDefault="00577461">
      <w:pPr>
        <w:pStyle w:val="FootnoteText"/>
      </w:pPr>
      <w:r w:rsidRPr="006228EC">
        <w:rPr>
          <w:rStyle w:val="FootnoteReference"/>
        </w:rPr>
        <w:footnoteRef/>
      </w:r>
      <w:r>
        <w:t xml:space="preserve"> </w:t>
      </w:r>
      <w:r>
        <w:fldChar w:fldCharType="begin"/>
      </w:r>
      <w:r w:rsidR="00C450F2">
        <w:instrText xml:space="preserve"> ADDIN ZOTERO_ITEM CSL_CITATION {"citationID":"oJKwhNes","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B81A69">
        <w:rPr>
          <w:rFonts w:ascii="Calibri" w:cs="Calibri"/>
        </w:rPr>
        <w:t>Sypytkowski</w:t>
      </w:r>
      <w:proofErr w:type="spellEnd"/>
      <w:r w:rsidRPr="00B81A69">
        <w:rPr>
          <w:rFonts w:ascii="Calibri" w:cs="Calibri"/>
        </w:rPr>
        <w:t>, “An Introduction to State-Based CRDTs.”</w:t>
      </w:r>
      <w:r>
        <w:fldChar w:fldCharType="end"/>
      </w:r>
    </w:p>
  </w:footnote>
  <w:footnote w:id="59">
    <w:p w14:paraId="6C2B363B" w14:textId="6DF4A58E" w:rsidR="00577461" w:rsidRDefault="00577461">
      <w:pPr>
        <w:pStyle w:val="FootnoteText"/>
      </w:pPr>
      <w:r w:rsidRPr="006228EC">
        <w:rPr>
          <w:rStyle w:val="FootnoteReference"/>
        </w:rPr>
        <w:footnoteRef/>
      </w:r>
      <w:r>
        <w:t xml:space="preserve"> </w:t>
      </w:r>
      <w:r>
        <w:fldChar w:fldCharType="begin"/>
      </w:r>
      <w:r w:rsidR="00C450F2">
        <w:instrText xml:space="preserve"> ADDIN ZOTERO_ITEM CSL_CITATION {"citationID":"0jxguzwY","properties":{"formattedCitation":"Almeida, Shoker, and Baquero.","plainCitation":"Almeida, Shoker, and Baquero.","dontUpdate":true,"noteIndex":5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60">
    <w:p w14:paraId="08539CBE" w14:textId="0671E3B7"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5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61">
    <w:p w14:paraId="0F6094BB" w14:textId="011E9295"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Mvpvzv90","properties":{"formattedCitation":"Shapiro et al.","plainCitation":"Shapiro et al.","noteIndex":5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62">
    <w:p w14:paraId="2018B0F2" w14:textId="2A8D4714"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FzNE5pFU","properties":{"formattedCitation":"Shapiro et al.","plainCitation":"Shapiro et al.","noteIndex":5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63">
    <w:p w14:paraId="4B4CBD70" w14:textId="3958AF68" w:rsidR="00577461" w:rsidRDefault="00577461">
      <w:pPr>
        <w:pStyle w:val="FootnoteText"/>
      </w:pPr>
      <w:r w:rsidRPr="006228EC">
        <w:rPr>
          <w:rStyle w:val="FootnoteReference"/>
        </w:rPr>
        <w:footnoteRef/>
      </w:r>
      <w:r>
        <w:t xml:space="preserve"> </w:t>
      </w:r>
      <w:r>
        <w:fldChar w:fldCharType="begin"/>
      </w:r>
      <w:r>
        <w:instrText xml:space="preserve"> ADDIN ZOTERO_ITEM CSL_CITATION {"citationID":"tC6dHpGf","properties":{"formattedCitation":"Baquero, Paulo, and Shoker, \\uc0\\u8220{}Pure Operation-Based Replicated Data Types.\\uc0\\u8221{}","plainCitation":"Baquero, Paulo, and Shoker, “Pure Operation-Based Replicated Data Types.”","noteIndex":6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53C90">
        <w:rPr>
          <w:rFonts w:ascii="Calibri" w:cs="Calibri"/>
        </w:rPr>
        <w:t>Baquero, Paulo, and Shoker, “Pure Operation-Based Replicated Data Types.</w:t>
      </w:r>
      <w:r>
        <w:rPr>
          <w:rFonts w:ascii="Calibri" w:cs="Calibri"/>
        </w:rPr>
        <w:t>" page 1</w:t>
      </w:r>
      <w:r>
        <w:fldChar w:fldCharType="end"/>
      </w:r>
    </w:p>
  </w:footnote>
  <w:footnote w:id="64">
    <w:p w14:paraId="17BE620F" w14:textId="3D60A1B9" w:rsidR="00010639" w:rsidRDefault="00010639">
      <w:pPr>
        <w:pStyle w:val="FootnoteText"/>
      </w:pPr>
      <w:r>
        <w:rPr>
          <w:rStyle w:val="FootnoteReference"/>
        </w:rPr>
        <w:footnoteRef/>
      </w:r>
      <w:r>
        <w:t xml:space="preserve"> </w:t>
      </w:r>
      <w:r>
        <w:fldChar w:fldCharType="begin"/>
      </w:r>
      <w:r>
        <w:instrText xml:space="preserve"> ADDIN ZOTERO_ITEM CSL_CITATION {"citationID":"jMZSouYP","properties":{"formattedCitation":"Baquero, Paulo, and Shoker.","plainCitation":"Baquero, Paulo, and Shoker.","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5">
    <w:p w14:paraId="128433D7" w14:textId="7FDA0FBD" w:rsidR="00D5100A" w:rsidRDefault="00D5100A">
      <w:pPr>
        <w:pStyle w:val="FootnoteText"/>
      </w:pPr>
      <w:r>
        <w:rPr>
          <w:rStyle w:val="FootnoteReference"/>
        </w:rPr>
        <w:footnoteRef/>
      </w:r>
      <w:r>
        <w:t xml:space="preserve"> </w:t>
      </w:r>
      <w:r>
        <w:fldChar w:fldCharType="begin"/>
      </w:r>
      <w:r>
        <w:instrText xml:space="preserve"> ADDIN ZOTERO_ITEM CSL_CITATION {"citationID":"eavkhaIU","properties":{"formattedCitation":"Baquero, Paulo, and Shoker.","plainCitation":"Baquero, Paulo, and Shoker.","noteIndex":6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6">
    <w:p w14:paraId="62C40EFB" w14:textId="6DF5E4B5" w:rsidR="00463745" w:rsidRDefault="00463745">
      <w:pPr>
        <w:pStyle w:val="FootnoteText"/>
      </w:pPr>
      <w:r>
        <w:rPr>
          <w:rStyle w:val="FootnoteReference"/>
        </w:rPr>
        <w:footnoteRef/>
      </w:r>
      <w:r>
        <w:t xml:space="preserve"> </w:t>
      </w:r>
      <w:r>
        <w:fldChar w:fldCharType="begin"/>
      </w:r>
      <w:r w:rsidR="00D5100A">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66},"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sidR="00674BE2">
        <w:rPr>
          <w:rFonts w:ascii="Calibri" w:cs="Times New Roman"/>
        </w:rPr>
        <w:t>.</w:t>
      </w:r>
      <w:r>
        <w:rPr>
          <w:rFonts w:ascii="Calibri" w:cs="Times New Roman"/>
        </w:rPr>
        <w:t xml:space="preserve"> page 72</w:t>
      </w:r>
      <w:r w:rsidRPr="00463745">
        <w:rPr>
          <w:rFonts w:ascii="Calibri" w:cs="Times New Roman"/>
        </w:rPr>
        <w:t>.</w:t>
      </w:r>
      <w:r>
        <w:fldChar w:fldCharType="end"/>
      </w:r>
    </w:p>
  </w:footnote>
  <w:footnote w:id="67">
    <w:p w14:paraId="1B565C4A" w14:textId="3F03B67B" w:rsidR="00DC3763" w:rsidRDefault="00DC3763">
      <w:pPr>
        <w:pStyle w:val="FootnoteText"/>
      </w:pPr>
      <w:r>
        <w:rPr>
          <w:rStyle w:val="FootnoteReference"/>
        </w:rPr>
        <w:footnoteRef/>
      </w:r>
      <w:r>
        <w:t xml:space="preserve"> </w:t>
      </w:r>
      <w:r>
        <w:fldChar w:fldCharType="begin"/>
      </w:r>
      <w:r w:rsidR="00D5100A">
        <w:instrText xml:space="preserve"> ADDIN ZOTERO_ITEM CSL_CITATION {"citationID":"U43FCmcj","properties":{"formattedCitation":"Shapiro et al.","plainCitation":"Shapiro et al.","dontUpdate":true,"noteIndex":67},"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w:t>
      </w:r>
      <w:r w:rsidR="003F3C7B">
        <w:rPr>
          <w:noProof/>
        </w:rPr>
        <w:t xml:space="preserve"> page 72</w:t>
      </w:r>
      <w:r>
        <w:rPr>
          <w:noProof/>
        </w:rPr>
        <w:t>.</w:t>
      </w:r>
      <w:r>
        <w:fldChar w:fldCharType="end"/>
      </w:r>
    </w:p>
  </w:footnote>
  <w:footnote w:id="68">
    <w:p w14:paraId="0E27C4BD" w14:textId="744E65B0" w:rsidR="00C450F2" w:rsidRDefault="00C450F2">
      <w:pPr>
        <w:pStyle w:val="FootnoteText"/>
      </w:pPr>
      <w:r w:rsidRPr="006228EC">
        <w:rPr>
          <w:rStyle w:val="FootnoteReference"/>
        </w:rPr>
        <w:footnoteRef/>
      </w:r>
      <w:r>
        <w:t xml:space="preserve"> </w:t>
      </w:r>
      <w:r>
        <w:fldChar w:fldCharType="begin"/>
      </w:r>
      <w:r w:rsidR="00463745">
        <w:instrText xml:space="preserve"> ADDIN ZOTERO_ITEM CSL_CITATION {"citationID":"Tt2BqP5b","properties":{"formattedCitation":"Baquero, Paulo, and Shoker.","plainCitation":"Baquero, Paulo, and Shoker.","dontUpdate":true,"noteIndex":6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69">
    <w:p w14:paraId="3C434811" w14:textId="1517D4E3" w:rsidR="0063433D" w:rsidRDefault="0063433D">
      <w:pPr>
        <w:pStyle w:val="FootnoteText"/>
      </w:pPr>
      <w:r>
        <w:rPr>
          <w:rStyle w:val="FootnoteReference"/>
        </w:rPr>
        <w:footnoteRef/>
      </w:r>
      <w:r>
        <w:t xml:space="preserve"> </w:t>
      </w:r>
      <w:r>
        <w:fldChar w:fldCharType="begin"/>
      </w:r>
      <w:r>
        <w:instrText xml:space="preserve"> ADDIN ZOTERO_ITEM CSL_CITATION {"citationID":"RSJX4gX8","properties":{"formattedCitation":"Baquero, Paulo, and Shoker.","plainCitation":"Baquero, Paulo, and Shoker.","noteIndex":6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70">
    <w:p w14:paraId="788E332F" w14:textId="5C5DC796" w:rsidR="00643DE8" w:rsidRDefault="00643DE8">
      <w:pPr>
        <w:pStyle w:val="FootnoteText"/>
      </w:pPr>
      <w:r>
        <w:rPr>
          <w:rStyle w:val="FootnoteReference"/>
        </w:rPr>
        <w:footnoteRef/>
      </w:r>
      <w:r>
        <w:t xml:space="preserve"> </w:t>
      </w:r>
      <w:r>
        <w:fldChar w:fldCharType="begin"/>
      </w:r>
      <w:r>
        <w:instrText xml:space="preserve"> ADDIN ZOTERO_ITEM CSL_CITATION {"citationID":"2RcCpP2T","properties":{"formattedCitation":"Baquero, Paulo, and Shoker.","plainCitation":"Baquero, Paulo, and Shoker.","noteIndex":7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71">
    <w:p w14:paraId="7E624223" w14:textId="374562AA" w:rsidR="001A6B43" w:rsidRDefault="001A6B43">
      <w:pPr>
        <w:pStyle w:val="FootnoteText"/>
      </w:pPr>
      <w:r>
        <w:rPr>
          <w:rStyle w:val="FootnoteReference"/>
        </w:rPr>
        <w:footnoteRef/>
      </w:r>
      <w:r>
        <w:t xml:space="preserve"> </w:t>
      </w:r>
      <w:r>
        <w:fldChar w:fldCharType="begin"/>
      </w:r>
      <w:r>
        <w:instrText xml:space="preserve"> ADDIN ZOTERO_ITEM CSL_CITATION {"citationID":"QyS7SOdn","properties":{"formattedCitation":"Baquero, Paulo, and Shoker.","plainCitation":"Baquero, Paulo, and Shoker.","noteIndex":7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72">
    <w:p w14:paraId="625BA4E9" w14:textId="53DC5893" w:rsidR="00434595" w:rsidRDefault="00434595">
      <w:pPr>
        <w:pStyle w:val="FootnoteText"/>
      </w:pPr>
      <w:r>
        <w:rPr>
          <w:rStyle w:val="FootnoteReference"/>
        </w:rPr>
        <w:footnoteRef/>
      </w:r>
      <w:r>
        <w:t xml:space="preserve"> </w:t>
      </w:r>
      <w:r>
        <w:fldChar w:fldCharType="begin"/>
      </w:r>
      <w:r>
        <w:instrText xml:space="preserve"> ADDIN ZOTERO_ITEM CSL_CITATION {"citationID":"lNuOBLjd","properties":{"formattedCitation":"Baquero, Paulo, and Shoker.","plainCitation":"Baquero, Paulo, and Shoker.","noteIndex":72},"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3">
    <w:p w14:paraId="5593342E" w14:textId="231024F6" w:rsidR="00F722ED" w:rsidRDefault="00F722ED">
      <w:pPr>
        <w:pStyle w:val="FootnoteText"/>
      </w:pPr>
      <w:r>
        <w:rPr>
          <w:rStyle w:val="FootnoteReference"/>
        </w:rPr>
        <w:footnoteRef/>
      </w:r>
      <w:r>
        <w:t xml:space="preserve"> </w:t>
      </w:r>
      <w:r>
        <w:fldChar w:fldCharType="begin"/>
      </w:r>
      <w:r>
        <w:instrText xml:space="preserve"> ADDIN ZOTERO_ITEM CSL_CITATION {"citationID":"Yjt86Wwx","properties":{"formattedCitation":"Baquero, Paulo, and Shoker.","plainCitation":"Baquero, Paulo, and Shoker.","noteIndex":7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4">
    <w:p w14:paraId="0BE7EC7D" w14:textId="44313A2F" w:rsidR="00D95BB0" w:rsidRDefault="00D95BB0">
      <w:pPr>
        <w:pStyle w:val="FootnoteText"/>
      </w:pPr>
      <w:r>
        <w:rPr>
          <w:rStyle w:val="FootnoteReference"/>
        </w:rPr>
        <w:footnoteRef/>
      </w:r>
      <w:r>
        <w:t xml:space="preserve"> </w:t>
      </w:r>
      <w:r>
        <w:fldChar w:fldCharType="begin"/>
      </w:r>
      <w:r>
        <w:instrText xml:space="preserve"> ADDIN ZOTERO_ITEM CSL_CITATION {"citationID":"8IcKSqrk","properties":{"formattedCitation":"Baquero, Paulo, and Shoker.","plainCitation":"Baquero, Paulo, and Shoker.","noteIndex":7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5">
    <w:p w14:paraId="57C25BF3" w14:textId="74832540" w:rsidR="004D600E" w:rsidRDefault="004D600E">
      <w:pPr>
        <w:pStyle w:val="FootnoteText"/>
      </w:pPr>
      <w:r w:rsidRPr="006228EC">
        <w:rPr>
          <w:rStyle w:val="FootnoteReference"/>
        </w:rPr>
        <w:footnoteRef/>
      </w:r>
      <w:r>
        <w:t xml:space="preserve"> </w:t>
      </w:r>
      <w:r>
        <w:fldChar w:fldCharType="begin"/>
      </w:r>
      <w:r w:rsidR="00DC3763">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6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76">
    <w:p w14:paraId="0B7B4F5A" w14:textId="117CA34C" w:rsidR="00792A7F" w:rsidRDefault="00792A7F">
      <w:pPr>
        <w:pStyle w:val="FootnoteText"/>
      </w:pPr>
      <w:r>
        <w:rPr>
          <w:rStyle w:val="FootnoteReference"/>
        </w:rPr>
        <w:footnoteRef/>
      </w:r>
      <w:r>
        <w:t xml:space="preserve"> </w:t>
      </w:r>
      <w:r>
        <w:fldChar w:fldCharType="begin"/>
      </w:r>
      <w:r>
        <w:instrText xml:space="preserve"> ADDIN ZOTERO_ITEM CSL_CITATION {"citationID":"ruhWAllL","properties":{"formattedCitation":"Shapiro et al.","plainCitation":"Shapiro et al.","noteIndex":7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7">
    <w:p w14:paraId="5FA525C4" w14:textId="663DE45C" w:rsidR="00632E03" w:rsidRDefault="00632E03">
      <w:pPr>
        <w:pStyle w:val="FootnoteText"/>
      </w:pPr>
      <w:r>
        <w:rPr>
          <w:rStyle w:val="FootnoteReference"/>
        </w:rPr>
        <w:footnoteRef/>
      </w:r>
      <w:r>
        <w:t xml:space="preserve"> </w:t>
      </w:r>
      <w:r>
        <w:fldChar w:fldCharType="begin"/>
      </w:r>
      <w:r>
        <w:instrText xml:space="preserve"> ADDIN ZOTERO_ITEM CSL_CITATION {"citationID":"6hehqicn","properties":{"formattedCitation":"Shapiro et al.","plainCitation":"Shapiro et al.","noteIndex":7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8">
    <w:p w14:paraId="71D111C2" w14:textId="60351828" w:rsidR="00D210EC" w:rsidRDefault="00D210EC">
      <w:pPr>
        <w:pStyle w:val="FootnoteText"/>
      </w:pPr>
      <w:r>
        <w:rPr>
          <w:rStyle w:val="FootnoteReference"/>
        </w:rPr>
        <w:footnoteRef/>
      </w:r>
      <w:r>
        <w:t xml:space="preserve"> </w:t>
      </w:r>
      <w:r>
        <w:fldChar w:fldCharType="begin"/>
      </w:r>
      <w:r>
        <w:instrText xml:space="preserve"> ADDIN ZOTERO_ITEM CSL_CITATION {"citationID":"BOAXkDaV","properties":{"formattedCitation":"Shapiro et al.","plainCitation":"Shapiro et al.","noteIndex":7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9">
    <w:p w14:paraId="2F5B1E57" w14:textId="20A25FE1" w:rsidR="00C86EF5" w:rsidRDefault="00C86EF5">
      <w:pPr>
        <w:pStyle w:val="FootnoteText"/>
      </w:pPr>
      <w:r>
        <w:rPr>
          <w:rStyle w:val="FootnoteReference"/>
        </w:rPr>
        <w:footnoteRef/>
      </w:r>
      <w:r>
        <w:t xml:space="preserve"> </w:t>
      </w:r>
      <w:r>
        <w:fldChar w:fldCharType="begin"/>
      </w:r>
      <w:r>
        <w:instrText xml:space="preserve"> ADDIN ZOTERO_ITEM CSL_CITATION {"citationID":"lo21tWpU","properties":{"formattedCitation":"Shapiro et al.","plainCitation":"Shapiro et al.","noteIndex":7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0">
    <w:p w14:paraId="666682B9" w14:textId="296E491C" w:rsidR="00293FF0" w:rsidRDefault="00293FF0">
      <w:pPr>
        <w:pStyle w:val="FootnoteText"/>
      </w:pPr>
      <w:r>
        <w:rPr>
          <w:rStyle w:val="FootnoteReference"/>
        </w:rPr>
        <w:footnoteRef/>
      </w:r>
      <w:r>
        <w:t xml:space="preserve"> </w:t>
      </w:r>
      <w:r>
        <w:fldChar w:fldCharType="begin"/>
      </w:r>
      <w:r>
        <w:instrText xml:space="preserve"> ADDIN ZOTERO_ITEM CSL_CITATION {"citationID":"flP4MdVR","properties":{"formattedCitation":"Shapiro et al.","plainCitation":"Shapiro et al.","noteIndex":7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1">
    <w:p w14:paraId="1B672D1D" w14:textId="668B8D0E" w:rsidR="007B1BBC" w:rsidRDefault="007B1BBC">
      <w:pPr>
        <w:pStyle w:val="FootnoteText"/>
      </w:pPr>
      <w:r>
        <w:rPr>
          <w:rStyle w:val="FootnoteReference"/>
        </w:rPr>
        <w:footnoteRef/>
      </w:r>
      <w:r>
        <w:t xml:space="preserve"> </w:t>
      </w:r>
      <w:r>
        <w:fldChar w:fldCharType="begin"/>
      </w:r>
      <w:r>
        <w:instrText xml:space="preserve"> ADDIN ZOTERO_ITEM CSL_CITATION {"citationID":"aEaGzvG2","properties":{"formattedCitation":"Baquero, Paulo, and Shoker, \\uc0\\u8220{}Pure Operation-Based Replicated Data Types.\\uc0\\u8221{}","plainCitation":"Baquero, Paulo, and Shoker, “Pure Operation-Based Replicated Data Types.”","noteIndex":8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proofErr w:type="spellStart"/>
      <w:r w:rsidRPr="007B1BBC">
        <w:rPr>
          <w:rFonts w:ascii="Calibri" w:cs="Times New Roman"/>
        </w:rPr>
        <w:t>Baquero</w:t>
      </w:r>
      <w:proofErr w:type="spellEnd"/>
      <w:r w:rsidRPr="007B1BBC">
        <w:rPr>
          <w:rFonts w:ascii="Calibri" w:cs="Times New Roman"/>
        </w:rPr>
        <w:t xml:space="preserve">, Paulo, and </w:t>
      </w:r>
      <w:proofErr w:type="spellStart"/>
      <w:r w:rsidRPr="007B1BBC">
        <w:rPr>
          <w:rFonts w:ascii="Calibri" w:cs="Times New Roman"/>
        </w:rPr>
        <w:t>Shoker</w:t>
      </w:r>
      <w:proofErr w:type="spellEnd"/>
      <w:r w:rsidRPr="007B1BBC">
        <w:rPr>
          <w:rFonts w:ascii="Calibri" w:cs="Times New Roman"/>
        </w:rPr>
        <w:t>, “Pure Operation-Based Replicated Data Types.</w:t>
      </w:r>
      <w:r>
        <w:rPr>
          <w:rFonts w:ascii="Calibri" w:cs="Times New Roman"/>
        </w:rPr>
        <w:t>" page 6</w:t>
      </w:r>
      <w:r w:rsidRPr="007B1BBC">
        <w:rPr>
          <w:rFonts w:ascii="Calibri" w:cs="Times New Roman"/>
        </w:rPr>
        <w:t>”</w:t>
      </w:r>
      <w:r>
        <w:fldChar w:fldCharType="end"/>
      </w:r>
    </w:p>
  </w:footnote>
  <w:footnote w:id="82">
    <w:p w14:paraId="316E139A" w14:textId="1CD7DE55" w:rsidR="00410AB6" w:rsidRDefault="00410AB6">
      <w:pPr>
        <w:pStyle w:val="FootnoteText"/>
      </w:pPr>
      <w:r>
        <w:rPr>
          <w:rStyle w:val="FootnoteReference"/>
        </w:rPr>
        <w:footnoteRef/>
      </w:r>
      <w:r>
        <w:t xml:space="preserve"> </w:t>
      </w:r>
      <w:r>
        <w:fldChar w:fldCharType="begin"/>
      </w:r>
      <w:r>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noteIndex":82},"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proofErr w:type="spellStart"/>
      <w:r w:rsidRPr="00410AB6">
        <w:rPr>
          <w:rFonts w:ascii="Calibri" w:cs="Times New Roman"/>
        </w:rPr>
        <w:t>Ranadeep</w:t>
      </w:r>
      <w:proofErr w:type="spellEnd"/>
      <w:r w:rsidRPr="00410AB6">
        <w:rPr>
          <w:rFonts w:ascii="Calibri" w:cs="Times New Roman"/>
        </w:rPr>
        <w:t xml:space="preserve"> Biswas, Michael Emmi, and Constantin </w:t>
      </w:r>
      <w:proofErr w:type="spellStart"/>
      <w:r w:rsidRPr="00410AB6">
        <w:rPr>
          <w:rFonts w:ascii="Calibri" w:cs="Times New Roman"/>
        </w:rPr>
        <w:t>Enea</w:t>
      </w:r>
      <w:proofErr w:type="spellEnd"/>
      <w:r w:rsidRPr="00410AB6">
        <w:rPr>
          <w:rFonts w:ascii="Calibri" w:cs="Times New Roman"/>
        </w:rPr>
        <w:t>,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7"/>
  </w:num>
  <w:num w:numId="4">
    <w:abstractNumId w:val="3"/>
  </w:num>
  <w:num w:numId="5">
    <w:abstractNumId w:val="5"/>
  </w:num>
  <w:num w:numId="6">
    <w:abstractNumId w:val="2"/>
  </w:num>
  <w:num w:numId="7">
    <w:abstractNumId w:val="8"/>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4B5"/>
    <w:rsid w:val="00001ECC"/>
    <w:rsid w:val="000036C7"/>
    <w:rsid w:val="0000405F"/>
    <w:rsid w:val="00010639"/>
    <w:rsid w:val="00013EB3"/>
    <w:rsid w:val="000158EE"/>
    <w:rsid w:val="0002343E"/>
    <w:rsid w:val="00024DF1"/>
    <w:rsid w:val="000327D7"/>
    <w:rsid w:val="00033815"/>
    <w:rsid w:val="000364A2"/>
    <w:rsid w:val="00036E04"/>
    <w:rsid w:val="00054E91"/>
    <w:rsid w:val="00055B40"/>
    <w:rsid w:val="00057EB6"/>
    <w:rsid w:val="00062AD4"/>
    <w:rsid w:val="00083F1C"/>
    <w:rsid w:val="00087AAA"/>
    <w:rsid w:val="000901BA"/>
    <w:rsid w:val="00090836"/>
    <w:rsid w:val="00090DE7"/>
    <w:rsid w:val="00090F48"/>
    <w:rsid w:val="00090F5E"/>
    <w:rsid w:val="000916B0"/>
    <w:rsid w:val="00091817"/>
    <w:rsid w:val="000A4FE1"/>
    <w:rsid w:val="000A53CD"/>
    <w:rsid w:val="000B13EE"/>
    <w:rsid w:val="000B187A"/>
    <w:rsid w:val="000B66CF"/>
    <w:rsid w:val="000B7450"/>
    <w:rsid w:val="000C4784"/>
    <w:rsid w:val="000C5844"/>
    <w:rsid w:val="000D1C4D"/>
    <w:rsid w:val="000D252D"/>
    <w:rsid w:val="000D7F5B"/>
    <w:rsid w:val="000E14D6"/>
    <w:rsid w:val="000E1C66"/>
    <w:rsid w:val="000F42D1"/>
    <w:rsid w:val="000F4DBD"/>
    <w:rsid w:val="001031E8"/>
    <w:rsid w:val="0011200B"/>
    <w:rsid w:val="001149BA"/>
    <w:rsid w:val="00116960"/>
    <w:rsid w:val="00124C08"/>
    <w:rsid w:val="001276BD"/>
    <w:rsid w:val="00131ED1"/>
    <w:rsid w:val="001459FA"/>
    <w:rsid w:val="00150B51"/>
    <w:rsid w:val="00150E33"/>
    <w:rsid w:val="00151CA1"/>
    <w:rsid w:val="00151D62"/>
    <w:rsid w:val="00161F0C"/>
    <w:rsid w:val="00165F6D"/>
    <w:rsid w:val="00173AA5"/>
    <w:rsid w:val="001754B2"/>
    <w:rsid w:val="001802F0"/>
    <w:rsid w:val="00183E34"/>
    <w:rsid w:val="001852C8"/>
    <w:rsid w:val="0018632D"/>
    <w:rsid w:val="001874FA"/>
    <w:rsid w:val="001A2A3F"/>
    <w:rsid w:val="001A37E0"/>
    <w:rsid w:val="001A6B43"/>
    <w:rsid w:val="001B15A7"/>
    <w:rsid w:val="001B16EE"/>
    <w:rsid w:val="001B31AC"/>
    <w:rsid w:val="001B5F2E"/>
    <w:rsid w:val="001C7812"/>
    <w:rsid w:val="001C7CE3"/>
    <w:rsid w:val="001D1AE3"/>
    <w:rsid w:val="001D3AC7"/>
    <w:rsid w:val="001D4796"/>
    <w:rsid w:val="001E1D63"/>
    <w:rsid w:val="001E3F16"/>
    <w:rsid w:val="001F377C"/>
    <w:rsid w:val="00200DAF"/>
    <w:rsid w:val="00210DA2"/>
    <w:rsid w:val="00210F05"/>
    <w:rsid w:val="002112A8"/>
    <w:rsid w:val="00217E5D"/>
    <w:rsid w:val="00220514"/>
    <w:rsid w:val="00221B12"/>
    <w:rsid w:val="00226FB3"/>
    <w:rsid w:val="00237BEA"/>
    <w:rsid w:val="002532FD"/>
    <w:rsid w:val="00255990"/>
    <w:rsid w:val="00272F18"/>
    <w:rsid w:val="0027495C"/>
    <w:rsid w:val="00283008"/>
    <w:rsid w:val="002837F9"/>
    <w:rsid w:val="00291729"/>
    <w:rsid w:val="00293FF0"/>
    <w:rsid w:val="002A0A63"/>
    <w:rsid w:val="002A2832"/>
    <w:rsid w:val="002A2C83"/>
    <w:rsid w:val="002B0ED5"/>
    <w:rsid w:val="002B29D6"/>
    <w:rsid w:val="002B6BC3"/>
    <w:rsid w:val="002B7EE9"/>
    <w:rsid w:val="002C1E60"/>
    <w:rsid w:val="002C4732"/>
    <w:rsid w:val="002C4F83"/>
    <w:rsid w:val="002C75AE"/>
    <w:rsid w:val="002C796D"/>
    <w:rsid w:val="002D1E5F"/>
    <w:rsid w:val="002D29B7"/>
    <w:rsid w:val="002D4595"/>
    <w:rsid w:val="002D4E33"/>
    <w:rsid w:val="002D5E64"/>
    <w:rsid w:val="002D7C56"/>
    <w:rsid w:val="002E161B"/>
    <w:rsid w:val="002E25E7"/>
    <w:rsid w:val="002F11E7"/>
    <w:rsid w:val="002F4524"/>
    <w:rsid w:val="002F4E14"/>
    <w:rsid w:val="002F6D8F"/>
    <w:rsid w:val="003033A7"/>
    <w:rsid w:val="003222E9"/>
    <w:rsid w:val="00327A02"/>
    <w:rsid w:val="00331CE3"/>
    <w:rsid w:val="0033336A"/>
    <w:rsid w:val="00336AAA"/>
    <w:rsid w:val="00342EA5"/>
    <w:rsid w:val="00346091"/>
    <w:rsid w:val="00346CE4"/>
    <w:rsid w:val="00347D38"/>
    <w:rsid w:val="00351632"/>
    <w:rsid w:val="003615A6"/>
    <w:rsid w:val="00375A7A"/>
    <w:rsid w:val="00376FA4"/>
    <w:rsid w:val="003865D3"/>
    <w:rsid w:val="00392A20"/>
    <w:rsid w:val="00393153"/>
    <w:rsid w:val="003B2D21"/>
    <w:rsid w:val="003B324F"/>
    <w:rsid w:val="003B36FE"/>
    <w:rsid w:val="003B526E"/>
    <w:rsid w:val="003C656B"/>
    <w:rsid w:val="003C7E8C"/>
    <w:rsid w:val="003D4304"/>
    <w:rsid w:val="003E4603"/>
    <w:rsid w:val="003E50EB"/>
    <w:rsid w:val="003F18D5"/>
    <w:rsid w:val="003F3C7B"/>
    <w:rsid w:val="003F43E8"/>
    <w:rsid w:val="003F5317"/>
    <w:rsid w:val="003F56AD"/>
    <w:rsid w:val="004013FB"/>
    <w:rsid w:val="00410AB6"/>
    <w:rsid w:val="00425897"/>
    <w:rsid w:val="00434595"/>
    <w:rsid w:val="004347EA"/>
    <w:rsid w:val="00435E12"/>
    <w:rsid w:val="004426AD"/>
    <w:rsid w:val="00442A23"/>
    <w:rsid w:val="004527F1"/>
    <w:rsid w:val="00455B94"/>
    <w:rsid w:val="0046124D"/>
    <w:rsid w:val="00463745"/>
    <w:rsid w:val="0046556B"/>
    <w:rsid w:val="0046727F"/>
    <w:rsid w:val="00467C8C"/>
    <w:rsid w:val="0047313A"/>
    <w:rsid w:val="00475B38"/>
    <w:rsid w:val="00476C0C"/>
    <w:rsid w:val="00481AA2"/>
    <w:rsid w:val="0048367B"/>
    <w:rsid w:val="00484FC8"/>
    <w:rsid w:val="004851A6"/>
    <w:rsid w:val="00486597"/>
    <w:rsid w:val="004904E4"/>
    <w:rsid w:val="004919F9"/>
    <w:rsid w:val="00492271"/>
    <w:rsid w:val="00492F9C"/>
    <w:rsid w:val="00497EEE"/>
    <w:rsid w:val="004A2469"/>
    <w:rsid w:val="004A4210"/>
    <w:rsid w:val="004B0895"/>
    <w:rsid w:val="004B2AA9"/>
    <w:rsid w:val="004B359B"/>
    <w:rsid w:val="004B36F3"/>
    <w:rsid w:val="004B37BC"/>
    <w:rsid w:val="004B38B7"/>
    <w:rsid w:val="004B78CD"/>
    <w:rsid w:val="004C4536"/>
    <w:rsid w:val="004C74F1"/>
    <w:rsid w:val="004D19B3"/>
    <w:rsid w:val="004D4E7C"/>
    <w:rsid w:val="004D600E"/>
    <w:rsid w:val="004E3C6C"/>
    <w:rsid w:val="004F3A06"/>
    <w:rsid w:val="004F4893"/>
    <w:rsid w:val="004F4B3B"/>
    <w:rsid w:val="004F4F8F"/>
    <w:rsid w:val="00503811"/>
    <w:rsid w:val="00504A79"/>
    <w:rsid w:val="00513783"/>
    <w:rsid w:val="00514FC3"/>
    <w:rsid w:val="00527F35"/>
    <w:rsid w:val="00531043"/>
    <w:rsid w:val="00531B9B"/>
    <w:rsid w:val="005353D4"/>
    <w:rsid w:val="00544298"/>
    <w:rsid w:val="005448F1"/>
    <w:rsid w:val="00544EB0"/>
    <w:rsid w:val="00550916"/>
    <w:rsid w:val="00552C7E"/>
    <w:rsid w:val="0056350D"/>
    <w:rsid w:val="005645BA"/>
    <w:rsid w:val="00567EF2"/>
    <w:rsid w:val="00571891"/>
    <w:rsid w:val="0057348C"/>
    <w:rsid w:val="00575CBB"/>
    <w:rsid w:val="00575DA7"/>
    <w:rsid w:val="00577461"/>
    <w:rsid w:val="00586B4A"/>
    <w:rsid w:val="00591751"/>
    <w:rsid w:val="005937C5"/>
    <w:rsid w:val="005A021E"/>
    <w:rsid w:val="005B36DD"/>
    <w:rsid w:val="005C1805"/>
    <w:rsid w:val="005D3C85"/>
    <w:rsid w:val="005D4753"/>
    <w:rsid w:val="005E0C28"/>
    <w:rsid w:val="005E2F20"/>
    <w:rsid w:val="005F4154"/>
    <w:rsid w:val="00600012"/>
    <w:rsid w:val="00604DA5"/>
    <w:rsid w:val="0060571C"/>
    <w:rsid w:val="006057BE"/>
    <w:rsid w:val="00610D89"/>
    <w:rsid w:val="00612531"/>
    <w:rsid w:val="00612869"/>
    <w:rsid w:val="00615544"/>
    <w:rsid w:val="00620815"/>
    <w:rsid w:val="00621F7A"/>
    <w:rsid w:val="006228EC"/>
    <w:rsid w:val="006230B5"/>
    <w:rsid w:val="00624C35"/>
    <w:rsid w:val="00632E03"/>
    <w:rsid w:val="0063433D"/>
    <w:rsid w:val="006349F1"/>
    <w:rsid w:val="006363A7"/>
    <w:rsid w:val="00643DE8"/>
    <w:rsid w:val="0064679B"/>
    <w:rsid w:val="00647733"/>
    <w:rsid w:val="00657A13"/>
    <w:rsid w:val="0066590D"/>
    <w:rsid w:val="00665961"/>
    <w:rsid w:val="00671D98"/>
    <w:rsid w:val="00673ED1"/>
    <w:rsid w:val="00674BE2"/>
    <w:rsid w:val="0068023E"/>
    <w:rsid w:val="00684845"/>
    <w:rsid w:val="006921CC"/>
    <w:rsid w:val="00693C25"/>
    <w:rsid w:val="006A0ABA"/>
    <w:rsid w:val="006A3586"/>
    <w:rsid w:val="006A737E"/>
    <w:rsid w:val="006B72DA"/>
    <w:rsid w:val="006C0127"/>
    <w:rsid w:val="006C6285"/>
    <w:rsid w:val="006C6F98"/>
    <w:rsid w:val="006D6CAE"/>
    <w:rsid w:val="006F16FB"/>
    <w:rsid w:val="006F251A"/>
    <w:rsid w:val="006F26AB"/>
    <w:rsid w:val="006F73A8"/>
    <w:rsid w:val="0070687F"/>
    <w:rsid w:val="00710192"/>
    <w:rsid w:val="0071245E"/>
    <w:rsid w:val="00732CAC"/>
    <w:rsid w:val="007344EA"/>
    <w:rsid w:val="007374C3"/>
    <w:rsid w:val="00737B1A"/>
    <w:rsid w:val="00740D7A"/>
    <w:rsid w:val="00743258"/>
    <w:rsid w:val="007449F8"/>
    <w:rsid w:val="0075060B"/>
    <w:rsid w:val="00760A45"/>
    <w:rsid w:val="007613F0"/>
    <w:rsid w:val="00763349"/>
    <w:rsid w:val="00766AD5"/>
    <w:rsid w:val="00766ED6"/>
    <w:rsid w:val="00767523"/>
    <w:rsid w:val="0077012E"/>
    <w:rsid w:val="0077231F"/>
    <w:rsid w:val="0077458E"/>
    <w:rsid w:val="00776971"/>
    <w:rsid w:val="007808DB"/>
    <w:rsid w:val="00783BA0"/>
    <w:rsid w:val="00792A7F"/>
    <w:rsid w:val="00796680"/>
    <w:rsid w:val="00796DB2"/>
    <w:rsid w:val="00797331"/>
    <w:rsid w:val="007A476D"/>
    <w:rsid w:val="007A5032"/>
    <w:rsid w:val="007B1BBC"/>
    <w:rsid w:val="007B2206"/>
    <w:rsid w:val="007B3EC3"/>
    <w:rsid w:val="007B57C6"/>
    <w:rsid w:val="007B6B09"/>
    <w:rsid w:val="007C60F3"/>
    <w:rsid w:val="007C79D6"/>
    <w:rsid w:val="007D0C9F"/>
    <w:rsid w:val="007D1FE2"/>
    <w:rsid w:val="007E3311"/>
    <w:rsid w:val="007E441F"/>
    <w:rsid w:val="007F0924"/>
    <w:rsid w:val="007F4CA7"/>
    <w:rsid w:val="007F55E5"/>
    <w:rsid w:val="0080169B"/>
    <w:rsid w:val="00804292"/>
    <w:rsid w:val="00805E4E"/>
    <w:rsid w:val="008103D2"/>
    <w:rsid w:val="00811A2C"/>
    <w:rsid w:val="0081347C"/>
    <w:rsid w:val="00816BF2"/>
    <w:rsid w:val="00821426"/>
    <w:rsid w:val="008219A0"/>
    <w:rsid w:val="00824B73"/>
    <w:rsid w:val="00844330"/>
    <w:rsid w:val="00845C47"/>
    <w:rsid w:val="00847553"/>
    <w:rsid w:val="0085019B"/>
    <w:rsid w:val="00851B72"/>
    <w:rsid w:val="00853C90"/>
    <w:rsid w:val="0085598E"/>
    <w:rsid w:val="00856C55"/>
    <w:rsid w:val="008627A2"/>
    <w:rsid w:val="00866B4D"/>
    <w:rsid w:val="00872FD3"/>
    <w:rsid w:val="00874665"/>
    <w:rsid w:val="00876761"/>
    <w:rsid w:val="00876C13"/>
    <w:rsid w:val="00882838"/>
    <w:rsid w:val="00887A0F"/>
    <w:rsid w:val="00894549"/>
    <w:rsid w:val="00895A66"/>
    <w:rsid w:val="008A0394"/>
    <w:rsid w:val="008A212C"/>
    <w:rsid w:val="008A4D10"/>
    <w:rsid w:val="008A6C9C"/>
    <w:rsid w:val="008B5B43"/>
    <w:rsid w:val="008B7EE3"/>
    <w:rsid w:val="008C07DF"/>
    <w:rsid w:val="008C4D41"/>
    <w:rsid w:val="008C79B4"/>
    <w:rsid w:val="008D064A"/>
    <w:rsid w:val="008E4854"/>
    <w:rsid w:val="008E50D0"/>
    <w:rsid w:val="008F0ED4"/>
    <w:rsid w:val="008F56F9"/>
    <w:rsid w:val="008F6D04"/>
    <w:rsid w:val="008F7987"/>
    <w:rsid w:val="0090172A"/>
    <w:rsid w:val="00906F84"/>
    <w:rsid w:val="00911C22"/>
    <w:rsid w:val="00916840"/>
    <w:rsid w:val="0091789D"/>
    <w:rsid w:val="00923171"/>
    <w:rsid w:val="009272B0"/>
    <w:rsid w:val="00927700"/>
    <w:rsid w:val="00941EE0"/>
    <w:rsid w:val="00951047"/>
    <w:rsid w:val="00954103"/>
    <w:rsid w:val="009549D5"/>
    <w:rsid w:val="009554A3"/>
    <w:rsid w:val="009659E3"/>
    <w:rsid w:val="00966A7E"/>
    <w:rsid w:val="00967488"/>
    <w:rsid w:val="00970F7A"/>
    <w:rsid w:val="00971C4F"/>
    <w:rsid w:val="00975320"/>
    <w:rsid w:val="00986F20"/>
    <w:rsid w:val="00990033"/>
    <w:rsid w:val="00990268"/>
    <w:rsid w:val="00991196"/>
    <w:rsid w:val="00993658"/>
    <w:rsid w:val="00997A72"/>
    <w:rsid w:val="009A16F9"/>
    <w:rsid w:val="009A30FA"/>
    <w:rsid w:val="009A531D"/>
    <w:rsid w:val="009B2780"/>
    <w:rsid w:val="009C1E6B"/>
    <w:rsid w:val="009C26F2"/>
    <w:rsid w:val="009C63FE"/>
    <w:rsid w:val="009C73EF"/>
    <w:rsid w:val="009C7AF9"/>
    <w:rsid w:val="009D1533"/>
    <w:rsid w:val="009D70AB"/>
    <w:rsid w:val="009E0ADA"/>
    <w:rsid w:val="009E3438"/>
    <w:rsid w:val="009E5F5F"/>
    <w:rsid w:val="009E69F0"/>
    <w:rsid w:val="009F0500"/>
    <w:rsid w:val="009F1158"/>
    <w:rsid w:val="009F4DD2"/>
    <w:rsid w:val="009F7644"/>
    <w:rsid w:val="00A06695"/>
    <w:rsid w:val="00A07177"/>
    <w:rsid w:val="00A10CD4"/>
    <w:rsid w:val="00A114D0"/>
    <w:rsid w:val="00A14394"/>
    <w:rsid w:val="00A24652"/>
    <w:rsid w:val="00A2796F"/>
    <w:rsid w:val="00A32BE9"/>
    <w:rsid w:val="00A447A3"/>
    <w:rsid w:val="00A45071"/>
    <w:rsid w:val="00A470AA"/>
    <w:rsid w:val="00A53EDE"/>
    <w:rsid w:val="00A54A00"/>
    <w:rsid w:val="00A55BF3"/>
    <w:rsid w:val="00A70EE3"/>
    <w:rsid w:val="00A745EE"/>
    <w:rsid w:val="00A85AB2"/>
    <w:rsid w:val="00A90E18"/>
    <w:rsid w:val="00A9425D"/>
    <w:rsid w:val="00A95669"/>
    <w:rsid w:val="00A95C41"/>
    <w:rsid w:val="00AA0C71"/>
    <w:rsid w:val="00AB19B3"/>
    <w:rsid w:val="00AB2730"/>
    <w:rsid w:val="00AB2BF1"/>
    <w:rsid w:val="00AB525E"/>
    <w:rsid w:val="00AB7D52"/>
    <w:rsid w:val="00AC1791"/>
    <w:rsid w:val="00AC1D70"/>
    <w:rsid w:val="00AC37F7"/>
    <w:rsid w:val="00AC70DF"/>
    <w:rsid w:val="00AD38D0"/>
    <w:rsid w:val="00AE32F2"/>
    <w:rsid w:val="00AE6A78"/>
    <w:rsid w:val="00B0192F"/>
    <w:rsid w:val="00B027D9"/>
    <w:rsid w:val="00B0640C"/>
    <w:rsid w:val="00B10921"/>
    <w:rsid w:val="00B231FD"/>
    <w:rsid w:val="00B23295"/>
    <w:rsid w:val="00B24B07"/>
    <w:rsid w:val="00B2712A"/>
    <w:rsid w:val="00B27628"/>
    <w:rsid w:val="00B27C81"/>
    <w:rsid w:val="00B42DFF"/>
    <w:rsid w:val="00B51680"/>
    <w:rsid w:val="00B53CAA"/>
    <w:rsid w:val="00B55311"/>
    <w:rsid w:val="00B60687"/>
    <w:rsid w:val="00B626CC"/>
    <w:rsid w:val="00B81A69"/>
    <w:rsid w:val="00B85E68"/>
    <w:rsid w:val="00B86E23"/>
    <w:rsid w:val="00B90269"/>
    <w:rsid w:val="00B91187"/>
    <w:rsid w:val="00B93ADB"/>
    <w:rsid w:val="00B93E08"/>
    <w:rsid w:val="00B962AF"/>
    <w:rsid w:val="00BB1B0B"/>
    <w:rsid w:val="00BB28B6"/>
    <w:rsid w:val="00BC3485"/>
    <w:rsid w:val="00BC4B23"/>
    <w:rsid w:val="00BE05CB"/>
    <w:rsid w:val="00BE1B56"/>
    <w:rsid w:val="00BE712A"/>
    <w:rsid w:val="00BE7CBC"/>
    <w:rsid w:val="00BF0FDD"/>
    <w:rsid w:val="00BF4712"/>
    <w:rsid w:val="00C003F6"/>
    <w:rsid w:val="00C04A56"/>
    <w:rsid w:val="00C168ED"/>
    <w:rsid w:val="00C17C9F"/>
    <w:rsid w:val="00C21632"/>
    <w:rsid w:val="00C320BF"/>
    <w:rsid w:val="00C34F88"/>
    <w:rsid w:val="00C450F2"/>
    <w:rsid w:val="00C51402"/>
    <w:rsid w:val="00C54AF6"/>
    <w:rsid w:val="00C57760"/>
    <w:rsid w:val="00C60505"/>
    <w:rsid w:val="00C82343"/>
    <w:rsid w:val="00C86815"/>
    <w:rsid w:val="00C86EF5"/>
    <w:rsid w:val="00CA00B7"/>
    <w:rsid w:val="00CA04CA"/>
    <w:rsid w:val="00CA3784"/>
    <w:rsid w:val="00CB3359"/>
    <w:rsid w:val="00CB45E5"/>
    <w:rsid w:val="00CC74F1"/>
    <w:rsid w:val="00CC7DDC"/>
    <w:rsid w:val="00CD1B0B"/>
    <w:rsid w:val="00CD46AD"/>
    <w:rsid w:val="00CD4D9C"/>
    <w:rsid w:val="00CD7725"/>
    <w:rsid w:val="00CD7A90"/>
    <w:rsid w:val="00CE5EF6"/>
    <w:rsid w:val="00D00447"/>
    <w:rsid w:val="00D027BA"/>
    <w:rsid w:val="00D02B92"/>
    <w:rsid w:val="00D04038"/>
    <w:rsid w:val="00D11708"/>
    <w:rsid w:val="00D11750"/>
    <w:rsid w:val="00D126E1"/>
    <w:rsid w:val="00D149A5"/>
    <w:rsid w:val="00D14BF2"/>
    <w:rsid w:val="00D210EC"/>
    <w:rsid w:val="00D23CBC"/>
    <w:rsid w:val="00D30FD4"/>
    <w:rsid w:val="00D31F6A"/>
    <w:rsid w:val="00D3317B"/>
    <w:rsid w:val="00D358BC"/>
    <w:rsid w:val="00D4477F"/>
    <w:rsid w:val="00D505D0"/>
    <w:rsid w:val="00D5100A"/>
    <w:rsid w:val="00D534BD"/>
    <w:rsid w:val="00D60609"/>
    <w:rsid w:val="00D70002"/>
    <w:rsid w:val="00D73607"/>
    <w:rsid w:val="00D74467"/>
    <w:rsid w:val="00D7487A"/>
    <w:rsid w:val="00D77198"/>
    <w:rsid w:val="00D7748B"/>
    <w:rsid w:val="00D77B54"/>
    <w:rsid w:val="00D80771"/>
    <w:rsid w:val="00D8086D"/>
    <w:rsid w:val="00D82470"/>
    <w:rsid w:val="00D87107"/>
    <w:rsid w:val="00D90123"/>
    <w:rsid w:val="00D904B5"/>
    <w:rsid w:val="00D92BB2"/>
    <w:rsid w:val="00D95BB0"/>
    <w:rsid w:val="00D96D01"/>
    <w:rsid w:val="00DA1CDA"/>
    <w:rsid w:val="00DA52E2"/>
    <w:rsid w:val="00DA657D"/>
    <w:rsid w:val="00DA7611"/>
    <w:rsid w:val="00DC0734"/>
    <w:rsid w:val="00DC0D6F"/>
    <w:rsid w:val="00DC3763"/>
    <w:rsid w:val="00DC46AE"/>
    <w:rsid w:val="00DD4AA3"/>
    <w:rsid w:val="00DE22F2"/>
    <w:rsid w:val="00DE6EE0"/>
    <w:rsid w:val="00DE77BA"/>
    <w:rsid w:val="00DF0B78"/>
    <w:rsid w:val="00DF3F17"/>
    <w:rsid w:val="00DF5665"/>
    <w:rsid w:val="00E016FD"/>
    <w:rsid w:val="00E020E6"/>
    <w:rsid w:val="00E108C8"/>
    <w:rsid w:val="00E219BF"/>
    <w:rsid w:val="00E24D70"/>
    <w:rsid w:val="00E26C90"/>
    <w:rsid w:val="00E2710F"/>
    <w:rsid w:val="00E313C7"/>
    <w:rsid w:val="00E31B1E"/>
    <w:rsid w:val="00E429EC"/>
    <w:rsid w:val="00E519C4"/>
    <w:rsid w:val="00E54E9B"/>
    <w:rsid w:val="00E62915"/>
    <w:rsid w:val="00E6733A"/>
    <w:rsid w:val="00E760EC"/>
    <w:rsid w:val="00E9054F"/>
    <w:rsid w:val="00E93F28"/>
    <w:rsid w:val="00E960AD"/>
    <w:rsid w:val="00EA1A38"/>
    <w:rsid w:val="00EB452C"/>
    <w:rsid w:val="00EB63BF"/>
    <w:rsid w:val="00EB775E"/>
    <w:rsid w:val="00EC0B28"/>
    <w:rsid w:val="00EC3036"/>
    <w:rsid w:val="00EC51F4"/>
    <w:rsid w:val="00EE540E"/>
    <w:rsid w:val="00EE772B"/>
    <w:rsid w:val="00EF50E0"/>
    <w:rsid w:val="00F01224"/>
    <w:rsid w:val="00F03289"/>
    <w:rsid w:val="00F03539"/>
    <w:rsid w:val="00F07225"/>
    <w:rsid w:val="00F21543"/>
    <w:rsid w:val="00F225D1"/>
    <w:rsid w:val="00F241FE"/>
    <w:rsid w:val="00F35A0B"/>
    <w:rsid w:val="00F36CC7"/>
    <w:rsid w:val="00F408C1"/>
    <w:rsid w:val="00F415A2"/>
    <w:rsid w:val="00F45F52"/>
    <w:rsid w:val="00F47363"/>
    <w:rsid w:val="00F5115F"/>
    <w:rsid w:val="00F54A2C"/>
    <w:rsid w:val="00F61E57"/>
    <w:rsid w:val="00F63C45"/>
    <w:rsid w:val="00F64902"/>
    <w:rsid w:val="00F666F9"/>
    <w:rsid w:val="00F71738"/>
    <w:rsid w:val="00F722ED"/>
    <w:rsid w:val="00F72C8D"/>
    <w:rsid w:val="00F735CC"/>
    <w:rsid w:val="00F73CBD"/>
    <w:rsid w:val="00F74BB9"/>
    <w:rsid w:val="00F750F8"/>
    <w:rsid w:val="00F848C5"/>
    <w:rsid w:val="00F86522"/>
    <w:rsid w:val="00F930FC"/>
    <w:rsid w:val="00F968D4"/>
    <w:rsid w:val="00FA1751"/>
    <w:rsid w:val="00FA1DA1"/>
    <w:rsid w:val="00FA3939"/>
    <w:rsid w:val="00FB0FC1"/>
    <w:rsid w:val="00FB1783"/>
    <w:rsid w:val="00FB77D9"/>
    <w:rsid w:val="00FC0A86"/>
    <w:rsid w:val="00FC2860"/>
    <w:rsid w:val="00FC79E8"/>
    <w:rsid w:val="00FD7139"/>
    <w:rsid w:val="00FD72FB"/>
    <w:rsid w:val="00FE5E47"/>
    <w:rsid w:val="00FE633B"/>
    <w:rsid w:val="00FF0A12"/>
    <w:rsid w:val="00FF3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4D9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3</Pages>
  <Words>3964</Words>
  <Characters>2260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593</cp:revision>
  <cp:lastPrinted>2020-03-13T17:53:00Z</cp:lastPrinted>
  <dcterms:created xsi:type="dcterms:W3CDTF">2020-03-12T16:12:00Z</dcterms:created>
  <dcterms:modified xsi:type="dcterms:W3CDTF">2020-04-21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HcawfDO"/&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